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8A15BE" w14:textId="2A220205" w:rsidR="00467573" w:rsidRPr="008C241E" w:rsidRDefault="00EC2865">
      <w:pPr>
        <w:rPr>
          <w:rFonts w:ascii="Times New Roman" w:hAnsi="Times New Roman" w:cs="Times New Roman"/>
        </w:rPr>
      </w:pPr>
      <w:r w:rsidRPr="008C241E">
        <w:rPr>
          <w:rFonts w:ascii="Times New Roman" w:hAnsi="Times New Roman" w:cs="Times New Roman"/>
          <w:b/>
          <w:bCs/>
        </w:rPr>
        <w:t>Supplementary Table 1</w:t>
      </w:r>
      <w:r w:rsidRPr="008C241E">
        <w:rPr>
          <w:rFonts w:ascii="Times New Roman" w:hAnsi="Times New Roman" w:cs="Times New Roman"/>
        </w:rPr>
        <w:t>. Bowel preparation adequacy and colonoscopy indications and findings.</w:t>
      </w:r>
    </w:p>
    <w:p w14:paraId="4C924ED2" w14:textId="77777777" w:rsidR="00EC2865" w:rsidRPr="008C241E" w:rsidRDefault="00EC2865">
      <w:pPr>
        <w:rPr>
          <w:rFonts w:ascii="Times New Roman" w:hAnsi="Times New Roman" w:cs="Times New Roman"/>
        </w:rPr>
      </w:pPr>
    </w:p>
    <w:tbl>
      <w:tblPr>
        <w:tblW w:w="9085" w:type="dxa"/>
        <w:shd w:val="clear" w:color="auto" w:fill="FFFFFF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710"/>
        <w:gridCol w:w="1855"/>
        <w:gridCol w:w="1854"/>
        <w:gridCol w:w="1666"/>
      </w:tblGrid>
      <w:tr w:rsidR="00EC2865" w:rsidRPr="008C241E" w14:paraId="4711C250" w14:textId="77777777" w:rsidTr="001E0ED4">
        <w:trPr>
          <w:trHeight w:val="433"/>
          <w:tblHeader/>
        </w:trPr>
        <w:tc>
          <w:tcPr>
            <w:tcW w:w="3710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19305307" w14:textId="77777777" w:rsidR="00EC2865" w:rsidRPr="008C241E" w:rsidRDefault="00EC2865" w:rsidP="001E0ED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855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vAlign w:val="center"/>
          </w:tcPr>
          <w:p w14:paraId="6DEDFD0C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Complete cases</w:t>
            </w:r>
            <w:r w:rsidRPr="008C241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br/>
              <w:t>(N=59)</w:t>
            </w:r>
          </w:p>
        </w:tc>
        <w:tc>
          <w:tcPr>
            <w:tcW w:w="1854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vAlign w:val="center"/>
          </w:tcPr>
          <w:p w14:paraId="5E119677" w14:textId="5EAA6898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Lost to follow up</w:t>
            </w:r>
            <w:r w:rsidRPr="008C241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br/>
              <w:t>(N=2</w:t>
            </w:r>
            <w:r w:rsidR="003B31B8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0</w:t>
            </w:r>
            <w:r w:rsidRPr="008C241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)</w:t>
            </w:r>
          </w:p>
        </w:tc>
        <w:tc>
          <w:tcPr>
            <w:tcW w:w="1666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63C63CA7" w14:textId="57A7CDE3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All cases</w:t>
            </w:r>
            <w:r w:rsidRPr="008C241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br/>
              <w:t>(N=</w:t>
            </w:r>
            <w:r w:rsidR="003B31B8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79</w:t>
            </w:r>
            <w:r w:rsidRPr="008C241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)</w:t>
            </w:r>
          </w:p>
        </w:tc>
      </w:tr>
      <w:tr w:rsidR="00EC2865" w:rsidRPr="008C241E" w14:paraId="32022F22" w14:textId="77777777" w:rsidTr="001E0ED4">
        <w:trPr>
          <w:trHeight w:val="208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0F584345" w14:textId="77777777" w:rsidR="00EC2865" w:rsidRPr="008C241E" w:rsidRDefault="00EC2865" w:rsidP="001E0ED4">
            <w:pPr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Bowel preparation adequacy, yes n(%) </w:t>
            </w:r>
            <w:r w:rsidRPr="008C241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8195720" w14:textId="77777777" w:rsidR="00EC2865" w:rsidRPr="008C241E" w:rsidRDefault="00EC2865" w:rsidP="001E0ED4">
            <w:pPr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F305526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4C3F4335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EC2865" w:rsidRPr="008C241E" w14:paraId="34309F05" w14:textId="77777777" w:rsidTr="001E0ED4">
        <w:trPr>
          <w:trHeight w:val="208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18D6EDE4" w14:textId="77777777" w:rsidR="00EC2865" w:rsidRPr="008C241E" w:rsidRDefault="00EC2865" w:rsidP="001E0ED4">
            <w:pPr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   Fair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87102B2" w14:textId="76C033A9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15 (25%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2812959" w14:textId="010B31A5" w:rsidR="00EC2865" w:rsidRPr="008C241E" w:rsidRDefault="00FA547D" w:rsidP="001E0ED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5</w:t>
            </w:r>
            <w:r w:rsidR="00EC2865"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 xml:space="preserve"> (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5</w:t>
            </w:r>
            <w:r w:rsidR="00EC2865"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%)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601C2E7F" w14:textId="3BEB12A4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2</w:t>
            </w:r>
            <w:r w:rsidR="00FA547D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0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 xml:space="preserve"> (25%)</w:t>
            </w:r>
          </w:p>
        </w:tc>
      </w:tr>
      <w:tr w:rsidR="00EC2865" w:rsidRPr="008C241E" w14:paraId="396CD0A9" w14:textId="77777777" w:rsidTr="001E0ED4">
        <w:trPr>
          <w:trHeight w:val="208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48515756" w14:textId="77777777" w:rsidR="00EC2865" w:rsidRPr="008C241E" w:rsidRDefault="00EC2865" w:rsidP="001E0ED4">
            <w:pPr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   Good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39053E2" w14:textId="23949FA8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37 (6</w:t>
            </w:r>
            <w:r w:rsidR="00FA547D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3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%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2EEF68C" w14:textId="177651B5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1</w:t>
            </w:r>
            <w:r w:rsidR="00FA547D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1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 xml:space="preserve"> (5</w:t>
            </w:r>
            <w:r w:rsidR="00FA547D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5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%)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24750C7D" w14:textId="3541059D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4</w:t>
            </w:r>
            <w:r w:rsidR="00FA547D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8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 xml:space="preserve"> (6</w:t>
            </w:r>
            <w:r w:rsidR="00FA547D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1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%)</w:t>
            </w:r>
          </w:p>
        </w:tc>
      </w:tr>
      <w:tr w:rsidR="00EC2865" w:rsidRPr="008C241E" w14:paraId="2F00E33C" w14:textId="77777777" w:rsidTr="001E0ED4">
        <w:trPr>
          <w:trHeight w:val="208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1E8DA52F" w14:textId="77777777" w:rsidR="00EC2865" w:rsidRPr="008C241E" w:rsidRDefault="00EC2865" w:rsidP="001E0ED4">
            <w:pPr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   Excellent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B06C1FC" w14:textId="6AA7083C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7 (</w:t>
            </w:r>
            <w:r w:rsidR="006810FF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12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%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D4CA615" w14:textId="02981DD6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4 (</w:t>
            </w:r>
            <w:r w:rsidR="006810FF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20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%)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508C3CAF" w14:textId="41B936F9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11 (1</w:t>
            </w:r>
            <w:r w:rsidR="006810FF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4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shd w:val="clear" w:color="auto" w:fill="FFFFFF"/>
              </w:rPr>
              <w:t>%)</w:t>
            </w:r>
          </w:p>
        </w:tc>
      </w:tr>
      <w:tr w:rsidR="00EC2865" w:rsidRPr="008C241E" w14:paraId="35A7F65E" w14:textId="77777777" w:rsidTr="001E0ED4">
        <w:trPr>
          <w:trHeight w:val="208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501A5095" w14:textId="77777777" w:rsidR="00EC2865" w:rsidRPr="008C241E" w:rsidRDefault="00EC2865" w:rsidP="001E0ED4">
            <w:pPr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Indication for colonoscopy, yes n(%)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C925187" w14:textId="77777777" w:rsidR="00EC2865" w:rsidRPr="008C241E" w:rsidRDefault="00EC2865" w:rsidP="001E0ED4">
            <w:pPr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44E6303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E39420E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A9568D" w:rsidRPr="008C241E" w14:paraId="343B46A1" w14:textId="77777777" w:rsidTr="00A9568D">
        <w:trPr>
          <w:trHeight w:val="208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</w:tcPr>
          <w:p w14:paraId="07A3417A" w14:textId="13FFB8E6" w:rsidR="00A9568D" w:rsidRPr="008C241E" w:rsidRDefault="00A9568D" w:rsidP="00A9568D">
            <w:pPr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ositive faecal occult blood test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D13AA2F" w14:textId="5465189C" w:rsidR="00A9568D" w:rsidRPr="00E10588" w:rsidRDefault="00A9568D" w:rsidP="00A9568D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4 (4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</w:t>
            </w: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%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6747DC8" w14:textId="456DF655" w:rsidR="00A9568D" w:rsidRPr="00E10588" w:rsidRDefault="00A9568D" w:rsidP="00A9568D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6 (30%)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0E0A17AF" w14:textId="268FF6AB" w:rsidR="00A9568D" w:rsidRPr="00E10588" w:rsidRDefault="00A9568D" w:rsidP="00A9568D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30 (38%)</w:t>
            </w:r>
          </w:p>
        </w:tc>
      </w:tr>
      <w:tr w:rsidR="00A9568D" w:rsidRPr="008C241E" w14:paraId="5AE61E68" w14:textId="77777777" w:rsidTr="006D0F49">
        <w:trPr>
          <w:trHeight w:val="224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</w:tcPr>
          <w:p w14:paraId="10C12D96" w14:textId="4CCAC5AF" w:rsidR="00A9568D" w:rsidRPr="008C241E" w:rsidRDefault="00A9568D" w:rsidP="00A9568D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Surveillance colonoscopy 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DFE7B21" w14:textId="1A0EB5E0" w:rsidR="00A9568D" w:rsidRPr="00B43B5D" w:rsidRDefault="00A9568D" w:rsidP="00A9568D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9 (32%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6C67E34" w14:textId="41640A0C" w:rsidR="00A9568D" w:rsidRPr="00B43B5D" w:rsidRDefault="00A9568D" w:rsidP="00A9568D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 (5%)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07E442DF" w14:textId="35E246A0" w:rsidR="00A9568D" w:rsidRPr="00B43B5D" w:rsidRDefault="00A9568D" w:rsidP="00A9568D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0 (25%)</w:t>
            </w:r>
          </w:p>
        </w:tc>
      </w:tr>
      <w:tr w:rsidR="00A9568D" w:rsidRPr="008C241E" w14:paraId="51E04830" w14:textId="77777777" w:rsidTr="006D0F49">
        <w:trPr>
          <w:trHeight w:val="224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</w:tcPr>
          <w:p w14:paraId="031BA1ED" w14:textId="364185AB" w:rsidR="00A9568D" w:rsidRPr="008C241E" w:rsidRDefault="00A9568D" w:rsidP="00A9568D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Other symptoms 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61FA4D6" w14:textId="0AB1D108" w:rsidR="00A9568D" w:rsidRPr="00B43B5D" w:rsidRDefault="00A9568D" w:rsidP="00A9568D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8 (3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</w:t>
            </w: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%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703983D" w14:textId="62ACE690" w:rsidR="00A9568D" w:rsidRPr="00B43B5D" w:rsidRDefault="00A9568D" w:rsidP="00A9568D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8 (40%)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7FF41540" w14:textId="1E16072B" w:rsidR="00A9568D" w:rsidRPr="00B43B5D" w:rsidRDefault="00A9568D" w:rsidP="00A9568D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6 (3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3</w:t>
            </w: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%)</w:t>
            </w:r>
          </w:p>
        </w:tc>
      </w:tr>
      <w:tr w:rsidR="00A9568D" w:rsidRPr="008C241E" w14:paraId="4DE00B2E" w14:textId="77777777" w:rsidTr="006D0F49">
        <w:trPr>
          <w:trHeight w:val="224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</w:tcPr>
          <w:p w14:paraId="0F10EC83" w14:textId="3C2E4DDE" w:rsidR="00A9568D" w:rsidRPr="008C241E" w:rsidRDefault="00A9568D" w:rsidP="00A9568D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Change in bowel habits 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74E17D0" w14:textId="576E1F4C" w:rsidR="00A9568D" w:rsidRPr="00B43B5D" w:rsidRDefault="00A9568D" w:rsidP="00A9568D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5 (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9</w:t>
            </w: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%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9F43F36" w14:textId="36B39295" w:rsidR="00A9568D" w:rsidRPr="00B43B5D" w:rsidRDefault="00A9568D" w:rsidP="00A9568D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7 (35%)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1A29BA62" w14:textId="220B2E28" w:rsidR="00A9568D" w:rsidRPr="00B43B5D" w:rsidRDefault="00A9568D" w:rsidP="00A9568D">
            <w:pPr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2 (15%)</w:t>
            </w:r>
          </w:p>
        </w:tc>
      </w:tr>
      <w:tr w:rsidR="00A9568D" w:rsidRPr="008C241E" w14:paraId="27691DC4" w14:textId="77777777" w:rsidTr="00A9568D">
        <w:trPr>
          <w:trHeight w:val="224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</w:tcPr>
          <w:p w14:paraId="61114EDA" w14:textId="3B7CCEC6" w:rsidR="00A9568D" w:rsidRPr="008C241E" w:rsidRDefault="00A9568D" w:rsidP="00A9568D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ron-deficiency anaemia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00ADC28" w14:textId="3E156390" w:rsidR="00A9568D" w:rsidRPr="00E10588" w:rsidRDefault="00A9568D" w:rsidP="00A9568D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5 (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9</w:t>
            </w: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%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BACD800" w14:textId="559958CA" w:rsidR="00A9568D" w:rsidRPr="00E10588" w:rsidRDefault="00A9568D" w:rsidP="00A9568D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 (5%)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60E76060" w14:textId="76F0102D" w:rsidR="00A9568D" w:rsidRPr="00E10588" w:rsidRDefault="00A9568D" w:rsidP="00A9568D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6 (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8</w:t>
            </w: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%)</w:t>
            </w:r>
          </w:p>
        </w:tc>
      </w:tr>
      <w:tr w:rsidR="00A9568D" w:rsidRPr="008C241E" w14:paraId="7BBB971C" w14:textId="77777777" w:rsidTr="00A9568D">
        <w:trPr>
          <w:trHeight w:val="208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</w:tcPr>
          <w:p w14:paraId="06A7A858" w14:textId="72A98388" w:rsidR="00A9568D" w:rsidRPr="008C241E" w:rsidRDefault="00A9568D" w:rsidP="00A9568D">
            <w:pPr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Suspected lesions 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d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8F1FE06" w14:textId="6C27FBE7" w:rsidR="00A9568D" w:rsidRPr="00E10588" w:rsidRDefault="00A9568D" w:rsidP="00A9568D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 (3%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6AB2604" w14:textId="54F7C4BA" w:rsidR="00A9568D" w:rsidRPr="00E10588" w:rsidRDefault="00A9568D" w:rsidP="00A9568D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0 (0%)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0EDE2845" w14:textId="4042FE7E" w:rsidR="00A9568D" w:rsidRPr="00E10588" w:rsidRDefault="00A9568D" w:rsidP="00A9568D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 (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3</w:t>
            </w: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%)</w:t>
            </w:r>
          </w:p>
        </w:tc>
      </w:tr>
      <w:tr w:rsidR="00A9568D" w:rsidRPr="008C241E" w14:paraId="02B26E00" w14:textId="77777777" w:rsidTr="001E0ED4">
        <w:trPr>
          <w:trHeight w:val="208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35FF4C2D" w14:textId="77777777" w:rsidR="00A9568D" w:rsidRPr="008C241E" w:rsidRDefault="00A9568D" w:rsidP="00A9568D">
            <w:pPr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</w:rPr>
            </w:pPr>
            <w:r w:rsidRPr="008C241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Colonoscopy outcome, yes n(%) </w:t>
            </w:r>
            <w:r w:rsidRPr="008C241E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</w:rPr>
              <w:t>f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E1A3922" w14:textId="77777777" w:rsidR="00A9568D" w:rsidRPr="008C241E" w:rsidRDefault="00A9568D" w:rsidP="00A9568D">
            <w:pPr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F0E9E92" w14:textId="77777777" w:rsidR="00A9568D" w:rsidRPr="008C241E" w:rsidRDefault="00A9568D" w:rsidP="00A9568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EE64359" w14:textId="77777777" w:rsidR="00A9568D" w:rsidRPr="008C241E" w:rsidRDefault="00A9568D" w:rsidP="00A9568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246F4" w:rsidRPr="008C241E" w14:paraId="3C08949D" w14:textId="77777777" w:rsidTr="007246F4">
        <w:trPr>
          <w:trHeight w:val="208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1232A01D" w14:textId="77777777" w:rsidR="007246F4" w:rsidRPr="008C241E" w:rsidRDefault="007246F4" w:rsidP="007246F4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o abnormalities detected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B352F29" w14:textId="05E4C043" w:rsidR="007246F4" w:rsidRPr="00776802" w:rsidRDefault="007246F4" w:rsidP="007246F4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2 (20%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25F1256" w14:textId="556A2C2B" w:rsidR="007246F4" w:rsidRPr="00776802" w:rsidRDefault="007246F4" w:rsidP="007246F4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7 (35%)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144F29F0" w14:textId="0C6192F1" w:rsidR="007246F4" w:rsidRPr="00776802" w:rsidRDefault="007246F4" w:rsidP="007246F4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9 (24%)</w:t>
            </w:r>
          </w:p>
        </w:tc>
      </w:tr>
      <w:tr w:rsidR="00E71119" w:rsidRPr="008C241E" w14:paraId="2795537F" w14:textId="77777777" w:rsidTr="007246F4">
        <w:trPr>
          <w:trHeight w:val="224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303A0CE6" w14:textId="77777777" w:rsidR="00E71119" w:rsidRPr="008C241E" w:rsidRDefault="00E71119" w:rsidP="00E71119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iverticular disease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E0DA06E" w14:textId="0DE8DF7B" w:rsidR="00E71119" w:rsidRPr="00776802" w:rsidRDefault="00E71119" w:rsidP="00E7111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8 (3</w:t>
            </w:r>
            <w:r w:rsidR="00776802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</w:t>
            </w: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%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BD083BD" w14:textId="1914DDC3" w:rsidR="00E71119" w:rsidRPr="00776802" w:rsidRDefault="00E71119" w:rsidP="00E7111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4 (20%)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795AB316" w14:textId="4BEC5316" w:rsidR="00E71119" w:rsidRPr="00776802" w:rsidRDefault="00E71119" w:rsidP="00E71119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2 (2</w:t>
            </w:r>
            <w:r w:rsidR="00776802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8</w:t>
            </w: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%)</w:t>
            </w:r>
          </w:p>
        </w:tc>
      </w:tr>
      <w:tr w:rsidR="00401B5E" w:rsidRPr="008C241E" w14:paraId="11EB752A" w14:textId="77777777" w:rsidTr="007246F4">
        <w:trPr>
          <w:trHeight w:val="208"/>
        </w:trPr>
        <w:tc>
          <w:tcPr>
            <w:tcW w:w="3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26B0F665" w14:textId="77777777" w:rsidR="00401B5E" w:rsidRPr="008C241E" w:rsidRDefault="00401B5E" w:rsidP="00401B5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olyps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DE95090" w14:textId="2ABAD849" w:rsidR="00401B5E" w:rsidRPr="00776802" w:rsidRDefault="00401B5E" w:rsidP="00401B5E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37 (6</w:t>
            </w:r>
            <w:r w:rsidR="00776802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3</w:t>
            </w: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%)</w:t>
            </w:r>
          </w:p>
        </w:tc>
        <w:tc>
          <w:tcPr>
            <w:tcW w:w="18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AC49648" w14:textId="2DACB8B0" w:rsidR="00401B5E" w:rsidRPr="00776802" w:rsidRDefault="00401B5E" w:rsidP="00401B5E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9 (45%)</w:t>
            </w:r>
          </w:p>
        </w:tc>
        <w:tc>
          <w:tcPr>
            <w:tcW w:w="16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52C60645" w14:textId="5A75E0DE" w:rsidR="00401B5E" w:rsidRPr="00776802" w:rsidRDefault="00401B5E" w:rsidP="00401B5E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46 (58%)</w:t>
            </w:r>
          </w:p>
        </w:tc>
      </w:tr>
      <w:tr w:rsidR="00776802" w:rsidRPr="008C241E" w14:paraId="1110B5E2" w14:textId="77777777" w:rsidTr="007246F4">
        <w:trPr>
          <w:trHeight w:val="224"/>
        </w:trPr>
        <w:tc>
          <w:tcPr>
            <w:tcW w:w="3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10D0048A" w14:textId="77777777" w:rsidR="00776802" w:rsidRPr="008C241E" w:rsidRDefault="00776802" w:rsidP="00776802">
            <w:pPr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</w:pPr>
            <w:proofErr w:type="gramStart"/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ther</w:t>
            </w:r>
            <w:proofErr w:type="gramEnd"/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Pr="008C241E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g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74AE6B2" w14:textId="1CBC2513" w:rsidR="00776802" w:rsidRPr="00776802" w:rsidRDefault="00776802" w:rsidP="0077680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16 (27%)</w:t>
            </w:r>
          </w:p>
        </w:tc>
        <w:tc>
          <w:tcPr>
            <w:tcW w:w="18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2F80F5DC" w14:textId="6E5E4A20" w:rsidR="00776802" w:rsidRPr="00776802" w:rsidRDefault="00776802" w:rsidP="0077680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8 (40%)</w:t>
            </w:r>
          </w:p>
        </w:tc>
        <w:tc>
          <w:tcPr>
            <w:tcW w:w="16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0164BF6F" w14:textId="7FAEB9AD" w:rsidR="00776802" w:rsidRPr="00776802" w:rsidRDefault="00776802" w:rsidP="0077680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43B5D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24 (30%)</w:t>
            </w:r>
          </w:p>
        </w:tc>
      </w:tr>
      <w:tr w:rsidR="00A9568D" w:rsidRPr="008C241E" w14:paraId="2985B202" w14:textId="77777777" w:rsidTr="001E0ED4">
        <w:trPr>
          <w:trHeight w:val="208"/>
        </w:trPr>
        <w:tc>
          <w:tcPr>
            <w:tcW w:w="9085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491E4730" w14:textId="77777777" w:rsidR="00A9568D" w:rsidRPr="008C241E" w:rsidRDefault="00A9568D" w:rsidP="00A9568D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 xml:space="preserve">Notes: </w:t>
            </w:r>
          </w:p>
          <w:p w14:paraId="299DE899" w14:textId="77777777" w:rsidR="00A9568D" w:rsidRPr="008C241E" w:rsidRDefault="00A9568D" w:rsidP="00A9568D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a</w:t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 xml:space="preserve"> Based on an overall Boston Bowel Preparation Scale score.</w:t>
            </w:r>
          </w:p>
          <w:p w14:paraId="29F103E2" w14:textId="77777777" w:rsidR="00A9568D" w:rsidRPr="008C241E" w:rsidRDefault="00A9568D" w:rsidP="00A9568D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 xml:space="preserve">b </w:t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Change in bowel habit(s) includes frequent stools, diarrhoea, faecal incontinence.</w:t>
            </w:r>
          </w:p>
          <w:p w14:paraId="1E2EC7D3" w14:textId="77777777" w:rsidR="00A9568D" w:rsidRPr="008C241E" w:rsidRDefault="00A9568D" w:rsidP="00A9568D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 xml:space="preserve">c </w:t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 xml:space="preserve">Surveillance includes for family history, previous polyps, previous gastric surgery. </w:t>
            </w:r>
          </w:p>
          <w:p w14:paraId="03B4B183" w14:textId="77777777" w:rsidR="00A9568D" w:rsidRPr="008C241E" w:rsidRDefault="00A9568D" w:rsidP="00A9568D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d</w:t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 xml:space="preserve"> Clinically or radiologically detected lesions included thickened area on scans and possible rectal mass detected; detected lesions were not associated with a cancer diagnosis.</w:t>
            </w:r>
          </w:p>
          <w:p w14:paraId="460AA97C" w14:textId="77777777" w:rsidR="00A9568D" w:rsidRPr="008C241E" w:rsidRDefault="00A9568D" w:rsidP="00A9568D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 xml:space="preserve">e </w:t>
            </w:r>
            <w:proofErr w:type="gramStart"/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Other</w:t>
            </w:r>
            <w:proofErr w:type="gramEnd"/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 xml:space="preserve"> symptoms included abdominal pain, peri-rectal bleeding, haemorrhoids, anorectal pain, weight loss, vomiting, bloating, pain on defecation. </w:t>
            </w:r>
          </w:p>
          <w:p w14:paraId="2214CB0C" w14:textId="77777777" w:rsidR="00A9568D" w:rsidRPr="008C241E" w:rsidRDefault="00A9568D" w:rsidP="00A9568D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f</w:t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 xml:space="preserve"> Some participants received more than one diagnosis after colonoscopy, therefore percentages exceed 100%.</w:t>
            </w:r>
          </w:p>
          <w:p w14:paraId="12BE4C66" w14:textId="77777777" w:rsidR="00A9568D" w:rsidRPr="008C241E" w:rsidRDefault="00A9568D" w:rsidP="00A9568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 xml:space="preserve">g </w:t>
            </w:r>
            <w:proofErr w:type="gramStart"/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Other</w:t>
            </w:r>
            <w:proofErr w:type="gramEnd"/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 xml:space="preserve"> outcomes included haemorrhoids, granular mucosa, and muscle hypertrophy.    </w:t>
            </w:r>
          </w:p>
        </w:tc>
      </w:tr>
    </w:tbl>
    <w:p w14:paraId="642E5BC0" w14:textId="77777777" w:rsidR="00EC2865" w:rsidRPr="008C241E" w:rsidRDefault="00EC2865">
      <w:pPr>
        <w:rPr>
          <w:rFonts w:ascii="Times New Roman" w:hAnsi="Times New Roman" w:cs="Times New Roman"/>
        </w:rPr>
      </w:pPr>
    </w:p>
    <w:p w14:paraId="1C0CBBEB" w14:textId="77777777" w:rsidR="00EC2865" w:rsidRPr="008C241E" w:rsidRDefault="00EC2865">
      <w:pPr>
        <w:rPr>
          <w:rFonts w:ascii="Times New Roman" w:hAnsi="Times New Roman" w:cs="Times New Roman"/>
        </w:rPr>
        <w:sectPr w:rsidR="00EC2865" w:rsidRPr="008C241E" w:rsidSect="0093349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AD0636B" w14:textId="4ED564BC" w:rsidR="00EC2865" w:rsidRPr="008C241E" w:rsidRDefault="00EC2865" w:rsidP="00EC2865">
      <w:pPr>
        <w:spacing w:line="360" w:lineRule="auto"/>
        <w:jc w:val="both"/>
        <w:rPr>
          <w:rFonts w:ascii="Times New Roman" w:eastAsiaTheme="majorEastAsia" w:hAnsi="Times New Roman" w:cs="Times New Roman"/>
          <w:b/>
          <w:bCs/>
          <w:iCs/>
          <w:color w:val="000000" w:themeColor="text1"/>
          <w:szCs w:val="26"/>
        </w:rPr>
      </w:pPr>
      <w:r w:rsidRPr="008C241E">
        <w:rPr>
          <w:rFonts w:ascii="Times New Roman" w:hAnsi="Times New Roman" w:cs="Times New Roman"/>
          <w:b/>
          <w:bCs/>
          <w:iCs/>
        </w:rPr>
        <w:lastRenderedPageBreak/>
        <w:t xml:space="preserve">Supplementary Table </w:t>
      </w:r>
      <w:r w:rsidR="00061012">
        <w:rPr>
          <w:rFonts w:ascii="Times New Roman" w:hAnsi="Times New Roman" w:cs="Times New Roman"/>
          <w:b/>
          <w:bCs/>
          <w:iCs/>
        </w:rPr>
        <w:t>S</w:t>
      </w:r>
      <w:r w:rsidR="00E9622A">
        <w:rPr>
          <w:rFonts w:ascii="Times New Roman" w:hAnsi="Times New Roman" w:cs="Times New Roman"/>
          <w:b/>
          <w:bCs/>
          <w:iCs/>
        </w:rPr>
        <w:t>2</w:t>
      </w:r>
      <w:r w:rsidRPr="008C241E">
        <w:rPr>
          <w:rFonts w:ascii="Times New Roman" w:hAnsi="Times New Roman" w:cs="Times New Roman"/>
          <w:b/>
          <w:bCs/>
          <w:iCs/>
        </w:rPr>
        <w:t>.</w:t>
      </w:r>
      <w:r w:rsidRPr="008C241E">
        <w:rPr>
          <w:rFonts w:ascii="Times New Roman" w:hAnsi="Times New Roman" w:cs="Times New Roman"/>
          <w:iCs/>
        </w:rPr>
        <w:t xml:space="preserve"> </w:t>
      </w:r>
      <w:r w:rsidR="00E673F7">
        <w:rPr>
          <w:rFonts w:ascii="Times New Roman" w:hAnsi="Times New Roman" w:cs="Times New Roman"/>
          <w:iCs/>
        </w:rPr>
        <w:t>Unadjusted and adjusted models</w:t>
      </w:r>
      <w:r w:rsidRPr="008C241E">
        <w:rPr>
          <w:rFonts w:ascii="Times New Roman" w:hAnsi="Times New Roman" w:cs="Times New Roman"/>
          <w:iCs/>
        </w:rPr>
        <w:t xml:space="preserve"> </w:t>
      </w:r>
      <w:r w:rsidR="00E673F7">
        <w:rPr>
          <w:rFonts w:ascii="Times New Roman" w:hAnsi="Times New Roman" w:cs="Times New Roman"/>
          <w:iCs/>
        </w:rPr>
        <w:t>of the change in</w:t>
      </w:r>
      <w:r w:rsidRPr="008C241E">
        <w:rPr>
          <w:rFonts w:ascii="Times New Roman" w:hAnsi="Times New Roman" w:cs="Times New Roman"/>
          <w:iCs/>
        </w:rPr>
        <w:t xml:space="preserve"> beta-diversity</w:t>
      </w:r>
      <w:r w:rsidR="00E673F7">
        <w:rPr>
          <w:rFonts w:ascii="Times New Roman" w:hAnsi="Times New Roman" w:cs="Times New Roman"/>
          <w:iCs/>
        </w:rPr>
        <w:t xml:space="preserve"> </w:t>
      </w:r>
      <w:r w:rsidRPr="008C241E">
        <w:rPr>
          <w:rFonts w:ascii="Times New Roman" w:hAnsi="Times New Roman" w:cs="Times New Roman"/>
          <w:iCs/>
        </w:rPr>
        <w:t>of faecal samples collected one week before and one month after bowel preparation and colonoscopy using the Aitchison distance metric.</w:t>
      </w:r>
    </w:p>
    <w:p w14:paraId="0782DA17" w14:textId="77777777" w:rsidR="00EC2865" w:rsidRPr="008C241E" w:rsidRDefault="00EC2865" w:rsidP="00EC2865">
      <w:pPr>
        <w:rPr>
          <w:rFonts w:ascii="Times New Roman" w:hAnsi="Times New Roman" w:cs="Times New Roman"/>
        </w:rPr>
      </w:pPr>
    </w:p>
    <w:tbl>
      <w:tblPr>
        <w:tblW w:w="6712" w:type="dxa"/>
        <w:jc w:val="center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89"/>
        <w:gridCol w:w="710"/>
        <w:gridCol w:w="1366"/>
        <w:gridCol w:w="986"/>
        <w:gridCol w:w="841"/>
        <w:gridCol w:w="1020"/>
      </w:tblGrid>
      <w:tr w:rsidR="00EC2865" w:rsidRPr="008C241E" w14:paraId="3F513D2B" w14:textId="77777777" w:rsidTr="001E0ED4">
        <w:trPr>
          <w:trHeight w:val="224"/>
          <w:jc w:val="center"/>
        </w:trPr>
        <w:tc>
          <w:tcPr>
            <w:tcW w:w="17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41F54C25" w14:textId="77777777" w:rsidR="00EC2865" w:rsidRPr="008C241E" w:rsidRDefault="00EC2865" w:rsidP="001E0ED4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4923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A76EC39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itchison distance</w:t>
            </w:r>
          </w:p>
        </w:tc>
      </w:tr>
      <w:tr w:rsidR="00EC2865" w:rsidRPr="008C241E" w14:paraId="018CD21C" w14:textId="77777777" w:rsidTr="001E0ED4">
        <w:trPr>
          <w:trHeight w:val="214"/>
          <w:jc w:val="center"/>
        </w:trPr>
        <w:tc>
          <w:tcPr>
            <w:tcW w:w="17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A47B35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edictors</w:t>
            </w:r>
          </w:p>
        </w:tc>
        <w:tc>
          <w:tcPr>
            <w:tcW w:w="71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031758E7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Df</w:t>
            </w:r>
            <w:proofErr w:type="spellEnd"/>
          </w:p>
        </w:tc>
        <w:tc>
          <w:tcPr>
            <w:tcW w:w="1366" w:type="dxa"/>
            <w:tcBorders>
              <w:bottom w:val="single" w:sz="4" w:space="0" w:color="auto"/>
            </w:tcBorders>
            <w:vAlign w:val="center"/>
          </w:tcPr>
          <w:p w14:paraId="31BA55AF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um of squares</w:t>
            </w:r>
          </w:p>
        </w:tc>
        <w:tc>
          <w:tcPr>
            <w:tcW w:w="986" w:type="dxa"/>
            <w:tcBorders>
              <w:bottom w:val="single" w:sz="4" w:space="0" w:color="auto"/>
            </w:tcBorders>
            <w:vAlign w:val="center"/>
          </w:tcPr>
          <w:p w14:paraId="5475E428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</w:pPr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</w:t>
            </w:r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841" w:type="dxa"/>
            <w:tcBorders>
              <w:bottom w:val="single" w:sz="4" w:space="0" w:color="auto"/>
            </w:tcBorders>
          </w:tcPr>
          <w:p w14:paraId="49BEAB3F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</w:t>
            </w:r>
          </w:p>
        </w:tc>
        <w:tc>
          <w:tcPr>
            <w:tcW w:w="1020" w:type="dxa"/>
            <w:tcBorders>
              <w:bottom w:val="single" w:sz="4" w:space="0" w:color="auto"/>
              <w:right w:val="single" w:sz="4" w:space="0" w:color="auto"/>
            </w:tcBorders>
          </w:tcPr>
          <w:p w14:paraId="32BC6C20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-value</w:t>
            </w:r>
          </w:p>
        </w:tc>
      </w:tr>
      <w:tr w:rsidR="00EC2865" w:rsidRPr="008C241E" w14:paraId="4C4CA2B9" w14:textId="77777777" w:rsidTr="001E0ED4">
        <w:trPr>
          <w:trHeight w:val="391"/>
          <w:jc w:val="center"/>
        </w:trPr>
        <w:tc>
          <w:tcPr>
            <w:tcW w:w="6712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12651E6B" w14:textId="77777777" w:rsidR="00EC2865" w:rsidRPr="008C241E" w:rsidRDefault="00EC2865" w:rsidP="001E0ED4">
            <w:pPr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</w:pPr>
            <w:r w:rsidRPr="008C241E"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  <w:t>Unadjusted model</w:t>
            </w:r>
          </w:p>
        </w:tc>
      </w:tr>
      <w:tr w:rsidR="00EC2865" w:rsidRPr="008C241E" w14:paraId="1845AF7D" w14:textId="77777777" w:rsidTr="001E0ED4">
        <w:trPr>
          <w:trHeight w:val="23"/>
          <w:jc w:val="center"/>
        </w:trPr>
        <w:tc>
          <w:tcPr>
            <w:tcW w:w="17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30B6CDC" w14:textId="77777777" w:rsidR="00EC2865" w:rsidRPr="008C241E" w:rsidRDefault="00EC2865" w:rsidP="001E0E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Time point</w:t>
            </w:r>
          </w:p>
        </w:tc>
        <w:tc>
          <w:tcPr>
            <w:tcW w:w="710" w:type="dxa"/>
            <w:tcBorders>
              <w:top w:val="single" w:sz="4" w:space="0" w:color="auto"/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85C0764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6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D946E81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1975</w:t>
            </w:r>
          </w:p>
        </w:tc>
        <w:tc>
          <w:tcPr>
            <w:tcW w:w="98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22602946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841" w:type="dxa"/>
            <w:tcBorders>
              <w:top w:val="single" w:sz="4" w:space="0" w:color="auto"/>
            </w:tcBorders>
            <w:vAlign w:val="center"/>
          </w:tcPr>
          <w:p w14:paraId="5E1C372C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0.441</w:t>
            </w:r>
          </w:p>
        </w:tc>
        <w:tc>
          <w:tcPr>
            <w:tcW w:w="1020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7B7D7D87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01</w:t>
            </w:r>
          </w:p>
        </w:tc>
      </w:tr>
      <w:tr w:rsidR="00EC2865" w:rsidRPr="008C241E" w14:paraId="021D0A12" w14:textId="77777777" w:rsidTr="001E0ED4">
        <w:trPr>
          <w:trHeight w:val="23"/>
          <w:jc w:val="center"/>
        </w:trPr>
        <w:tc>
          <w:tcPr>
            <w:tcW w:w="1789" w:type="dxa"/>
            <w:tcBorders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46A033C" w14:textId="77777777" w:rsidR="00EC2865" w:rsidRPr="008C241E" w:rsidRDefault="00EC2865" w:rsidP="001E0E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Residual</w:t>
            </w:r>
          </w:p>
        </w:tc>
        <w:tc>
          <w:tcPr>
            <w:tcW w:w="710" w:type="dxa"/>
            <w:tcBorders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20AF0CF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116</w:t>
            </w:r>
          </w:p>
        </w:tc>
        <w:tc>
          <w:tcPr>
            <w:tcW w:w="136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68C51122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519339</w:t>
            </w:r>
          </w:p>
        </w:tc>
        <w:tc>
          <w:tcPr>
            <w:tcW w:w="98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6B2F40AE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0.996</w:t>
            </w:r>
          </w:p>
        </w:tc>
        <w:tc>
          <w:tcPr>
            <w:tcW w:w="841" w:type="dxa"/>
            <w:vAlign w:val="center"/>
          </w:tcPr>
          <w:p w14:paraId="0ED152AB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0" w:type="dxa"/>
            <w:tcBorders>
              <w:right w:val="single" w:sz="4" w:space="0" w:color="auto"/>
            </w:tcBorders>
            <w:vAlign w:val="center"/>
          </w:tcPr>
          <w:p w14:paraId="0F5D1C8D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C2865" w:rsidRPr="008C241E" w14:paraId="17922EC3" w14:textId="77777777" w:rsidTr="001E0ED4">
        <w:trPr>
          <w:trHeight w:val="23"/>
          <w:jc w:val="center"/>
        </w:trPr>
        <w:tc>
          <w:tcPr>
            <w:tcW w:w="17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F17F489" w14:textId="77777777" w:rsidR="00EC2865" w:rsidRPr="008C241E" w:rsidRDefault="00EC2865" w:rsidP="001E0E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710" w:type="dxa"/>
            <w:tcBorders>
              <w:left w:val="single" w:sz="4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450CF4C1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117</w:t>
            </w:r>
          </w:p>
        </w:tc>
        <w:tc>
          <w:tcPr>
            <w:tcW w:w="1366" w:type="dxa"/>
            <w:tcBorders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1D165773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521314</w:t>
            </w:r>
          </w:p>
        </w:tc>
        <w:tc>
          <w:tcPr>
            <w:tcW w:w="986" w:type="dxa"/>
            <w:tcBorders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D258741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41" w:type="dxa"/>
            <w:tcBorders>
              <w:bottom w:val="single" w:sz="4" w:space="0" w:color="auto"/>
            </w:tcBorders>
            <w:vAlign w:val="center"/>
          </w:tcPr>
          <w:p w14:paraId="23C2B676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7FDE8B47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C2865" w:rsidRPr="008C241E" w14:paraId="73D83AEC" w14:textId="77777777" w:rsidTr="001E0ED4">
        <w:trPr>
          <w:trHeight w:val="360"/>
          <w:jc w:val="center"/>
        </w:trPr>
        <w:tc>
          <w:tcPr>
            <w:tcW w:w="6712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5E18AE01" w14:textId="77777777" w:rsidR="00EC2865" w:rsidRPr="008C241E" w:rsidRDefault="00EC2865" w:rsidP="001E0ED4">
            <w:pPr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</w:pPr>
            <w:r w:rsidRPr="008C241E"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  <w:t>Adjusted model</w:t>
            </w:r>
          </w:p>
        </w:tc>
      </w:tr>
      <w:tr w:rsidR="00EC2865" w:rsidRPr="008C241E" w14:paraId="0119902D" w14:textId="77777777" w:rsidTr="001E0ED4">
        <w:trPr>
          <w:trHeight w:val="224"/>
          <w:jc w:val="center"/>
        </w:trPr>
        <w:tc>
          <w:tcPr>
            <w:tcW w:w="17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959526A" w14:textId="77777777" w:rsidR="00EC2865" w:rsidRPr="008C241E" w:rsidRDefault="00EC2865" w:rsidP="001E0E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Age (years)</w:t>
            </w:r>
          </w:p>
        </w:tc>
        <w:tc>
          <w:tcPr>
            <w:tcW w:w="710" w:type="dxa"/>
            <w:tcBorders>
              <w:top w:val="single" w:sz="4" w:space="0" w:color="auto"/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02BB8EE5" w14:textId="03363613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6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0658742" w14:textId="3D071F18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610</w:t>
            </w:r>
          </w:p>
        </w:tc>
        <w:tc>
          <w:tcPr>
            <w:tcW w:w="98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0202E54B" w14:textId="56FBC195" w:rsidR="00EC2865" w:rsidRPr="008C241E" w:rsidRDefault="008662E0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5</w:t>
            </w:r>
          </w:p>
        </w:tc>
        <w:tc>
          <w:tcPr>
            <w:tcW w:w="841" w:type="dxa"/>
            <w:tcBorders>
              <w:top w:val="single" w:sz="4" w:space="0" w:color="auto"/>
            </w:tcBorders>
            <w:vAlign w:val="center"/>
          </w:tcPr>
          <w:p w14:paraId="44233175" w14:textId="5513E580" w:rsidR="00EC2865" w:rsidRPr="008C241E" w:rsidRDefault="00BB49F8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749</w:t>
            </w:r>
          </w:p>
        </w:tc>
        <w:tc>
          <w:tcPr>
            <w:tcW w:w="1020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152D2CBA" w14:textId="2670C866" w:rsidR="00EC2865" w:rsidRPr="008C241E" w:rsidRDefault="00BB49F8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46</w:t>
            </w:r>
          </w:p>
        </w:tc>
      </w:tr>
      <w:tr w:rsidR="00EC2865" w:rsidRPr="008C241E" w14:paraId="107FE096" w14:textId="77777777" w:rsidTr="001E0ED4">
        <w:trPr>
          <w:trHeight w:val="214"/>
          <w:jc w:val="center"/>
        </w:trPr>
        <w:tc>
          <w:tcPr>
            <w:tcW w:w="1789" w:type="dxa"/>
            <w:tcBorders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BCAF17" w14:textId="77777777" w:rsidR="00EC2865" w:rsidRPr="008C241E" w:rsidRDefault="00EC2865" w:rsidP="001E0E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Sex (male)</w:t>
            </w:r>
          </w:p>
        </w:tc>
        <w:tc>
          <w:tcPr>
            <w:tcW w:w="710" w:type="dxa"/>
            <w:tcBorders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D95EDA7" w14:textId="51C52AC1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6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BCB2556" w14:textId="34979533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228</w:t>
            </w:r>
          </w:p>
        </w:tc>
        <w:tc>
          <w:tcPr>
            <w:tcW w:w="98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B64563E" w14:textId="059D483E" w:rsidR="00EC2865" w:rsidRPr="008C241E" w:rsidRDefault="008662E0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4</w:t>
            </w:r>
          </w:p>
        </w:tc>
        <w:tc>
          <w:tcPr>
            <w:tcW w:w="841" w:type="dxa"/>
            <w:vAlign w:val="center"/>
          </w:tcPr>
          <w:p w14:paraId="134D680F" w14:textId="3001588F" w:rsidR="00EC2865" w:rsidRPr="008C241E" w:rsidRDefault="00BB49F8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661</w:t>
            </w:r>
          </w:p>
        </w:tc>
        <w:tc>
          <w:tcPr>
            <w:tcW w:w="1020" w:type="dxa"/>
            <w:tcBorders>
              <w:right w:val="single" w:sz="4" w:space="0" w:color="auto"/>
            </w:tcBorders>
            <w:vAlign w:val="center"/>
          </w:tcPr>
          <w:p w14:paraId="1B9DD1A1" w14:textId="4FDD20E5" w:rsidR="00EC2865" w:rsidRPr="008C241E" w:rsidRDefault="00BB49F8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04</w:t>
            </w:r>
          </w:p>
        </w:tc>
      </w:tr>
      <w:tr w:rsidR="00EC2865" w:rsidRPr="008C241E" w14:paraId="674E4837" w14:textId="77777777" w:rsidTr="001E0ED4">
        <w:trPr>
          <w:trHeight w:val="224"/>
          <w:jc w:val="center"/>
        </w:trPr>
        <w:tc>
          <w:tcPr>
            <w:tcW w:w="1789" w:type="dxa"/>
            <w:tcBorders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4D79ED4" w14:textId="77777777" w:rsidR="00EC2865" w:rsidRPr="008C241E" w:rsidRDefault="00EC2865" w:rsidP="001E0E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BMI</w:t>
            </w:r>
          </w:p>
        </w:tc>
        <w:tc>
          <w:tcPr>
            <w:tcW w:w="710" w:type="dxa"/>
            <w:tcBorders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2EF4F7AB" w14:textId="1405FC45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6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06CE2DFF" w14:textId="58335634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549</w:t>
            </w:r>
          </w:p>
        </w:tc>
        <w:tc>
          <w:tcPr>
            <w:tcW w:w="98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2EC73F11" w14:textId="67113146" w:rsidR="00EC2865" w:rsidRPr="008C241E" w:rsidRDefault="008662E0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5</w:t>
            </w:r>
          </w:p>
        </w:tc>
        <w:tc>
          <w:tcPr>
            <w:tcW w:w="841" w:type="dxa"/>
            <w:vAlign w:val="center"/>
          </w:tcPr>
          <w:p w14:paraId="2CCB4831" w14:textId="3735CD80" w:rsidR="00EC2865" w:rsidRPr="008C241E" w:rsidRDefault="00BB49F8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735</w:t>
            </w:r>
          </w:p>
        </w:tc>
        <w:tc>
          <w:tcPr>
            <w:tcW w:w="1020" w:type="dxa"/>
            <w:tcBorders>
              <w:right w:val="single" w:sz="4" w:space="0" w:color="auto"/>
            </w:tcBorders>
            <w:vAlign w:val="center"/>
          </w:tcPr>
          <w:p w14:paraId="0D9D518D" w14:textId="06F703A2" w:rsidR="00EC2865" w:rsidRPr="008C241E" w:rsidRDefault="00BB49F8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74</w:t>
            </w:r>
          </w:p>
        </w:tc>
      </w:tr>
      <w:tr w:rsidR="00EC2865" w:rsidRPr="008C241E" w14:paraId="00759267" w14:textId="77777777" w:rsidTr="001E0ED4">
        <w:trPr>
          <w:trHeight w:val="214"/>
          <w:jc w:val="center"/>
        </w:trPr>
        <w:tc>
          <w:tcPr>
            <w:tcW w:w="1789" w:type="dxa"/>
            <w:tcBorders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1355673" w14:textId="77777777" w:rsidR="00EC2865" w:rsidRPr="008C241E" w:rsidRDefault="00EC2865" w:rsidP="001E0E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Diet quality</w:t>
            </w:r>
          </w:p>
        </w:tc>
        <w:tc>
          <w:tcPr>
            <w:tcW w:w="710" w:type="dxa"/>
            <w:tcBorders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64245E8" w14:textId="44AB987E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6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27809DBD" w14:textId="2EFDD3F7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891</w:t>
            </w:r>
          </w:p>
        </w:tc>
        <w:tc>
          <w:tcPr>
            <w:tcW w:w="98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0C3027F1" w14:textId="612F12F5" w:rsidR="00EC2865" w:rsidRPr="008C241E" w:rsidRDefault="008662E0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7</w:t>
            </w:r>
          </w:p>
        </w:tc>
        <w:tc>
          <w:tcPr>
            <w:tcW w:w="841" w:type="dxa"/>
            <w:vAlign w:val="center"/>
          </w:tcPr>
          <w:p w14:paraId="2E78F895" w14:textId="3F4A1CD1" w:rsidR="00EC2865" w:rsidRPr="008C241E" w:rsidRDefault="00BB49F8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043</w:t>
            </w:r>
          </w:p>
        </w:tc>
        <w:tc>
          <w:tcPr>
            <w:tcW w:w="1020" w:type="dxa"/>
            <w:tcBorders>
              <w:right w:val="single" w:sz="4" w:space="0" w:color="auto"/>
            </w:tcBorders>
            <w:vAlign w:val="center"/>
          </w:tcPr>
          <w:p w14:paraId="71E53029" w14:textId="5A8C9D81" w:rsidR="00EC2865" w:rsidRPr="00324307" w:rsidRDefault="00BB49F8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4307">
              <w:rPr>
                <w:rFonts w:ascii="Times New Roman" w:hAnsi="Times New Roman" w:cs="Times New Roman"/>
                <w:sz w:val="20"/>
                <w:szCs w:val="20"/>
              </w:rPr>
              <w:t>0.028</w:t>
            </w:r>
          </w:p>
        </w:tc>
      </w:tr>
      <w:tr w:rsidR="00EC2865" w:rsidRPr="008C241E" w14:paraId="1D1945D7" w14:textId="77777777" w:rsidTr="001E0ED4">
        <w:trPr>
          <w:trHeight w:val="224"/>
          <w:jc w:val="center"/>
        </w:trPr>
        <w:tc>
          <w:tcPr>
            <w:tcW w:w="1789" w:type="dxa"/>
            <w:tcBorders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7E367C" w14:textId="6AA13341" w:rsidR="00EC2865" w:rsidRPr="008C241E" w:rsidRDefault="007F3257" w:rsidP="001E0E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BS </w:t>
            </w:r>
            <w:r w:rsidR="00EC2865" w:rsidRPr="008C241E">
              <w:rPr>
                <w:rFonts w:ascii="Times New Roman" w:hAnsi="Times New Roman" w:cs="Times New Roman"/>
                <w:sz w:val="20"/>
                <w:szCs w:val="20"/>
              </w:rPr>
              <w:t>(yes)</w:t>
            </w:r>
          </w:p>
        </w:tc>
        <w:tc>
          <w:tcPr>
            <w:tcW w:w="710" w:type="dxa"/>
            <w:tcBorders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9FD0E50" w14:textId="45382FD6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6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C1ADB25" w14:textId="67F5B772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302</w:t>
            </w:r>
          </w:p>
        </w:tc>
        <w:tc>
          <w:tcPr>
            <w:tcW w:w="98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6D55EA3D" w14:textId="51DE210A" w:rsidR="00EC2865" w:rsidRPr="008C241E" w:rsidRDefault="008662E0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0</w:t>
            </w:r>
          </w:p>
        </w:tc>
        <w:tc>
          <w:tcPr>
            <w:tcW w:w="841" w:type="dxa"/>
            <w:vAlign w:val="center"/>
          </w:tcPr>
          <w:p w14:paraId="14081129" w14:textId="62BD747B" w:rsidR="00EC2865" w:rsidRPr="008C241E" w:rsidRDefault="00BB49F8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19</w:t>
            </w:r>
          </w:p>
        </w:tc>
        <w:tc>
          <w:tcPr>
            <w:tcW w:w="1020" w:type="dxa"/>
            <w:tcBorders>
              <w:right w:val="single" w:sz="4" w:space="0" w:color="auto"/>
            </w:tcBorders>
            <w:vAlign w:val="center"/>
          </w:tcPr>
          <w:p w14:paraId="1487140F" w14:textId="3BA859AC" w:rsidR="00EC2865" w:rsidRPr="00324307" w:rsidRDefault="0032430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4307">
              <w:rPr>
                <w:rFonts w:ascii="Times New Roman" w:hAnsi="Times New Roman" w:cs="Times New Roman"/>
                <w:sz w:val="20"/>
                <w:szCs w:val="20"/>
              </w:rPr>
              <w:t>0.287</w:t>
            </w:r>
          </w:p>
        </w:tc>
      </w:tr>
      <w:tr w:rsidR="00EC2865" w:rsidRPr="008C241E" w14:paraId="49A43D8B" w14:textId="77777777" w:rsidTr="001E0ED4">
        <w:trPr>
          <w:trHeight w:val="214"/>
          <w:jc w:val="center"/>
        </w:trPr>
        <w:tc>
          <w:tcPr>
            <w:tcW w:w="1789" w:type="dxa"/>
            <w:tcBorders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D98FA08" w14:textId="77777777" w:rsidR="00EC2865" w:rsidRPr="008C241E" w:rsidRDefault="00EC2865" w:rsidP="001E0E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Time point</w:t>
            </w:r>
          </w:p>
        </w:tc>
        <w:tc>
          <w:tcPr>
            <w:tcW w:w="710" w:type="dxa"/>
            <w:tcBorders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20BCF633" w14:textId="178FFBD0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6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0C3DCE95" w14:textId="668BDB09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976</w:t>
            </w:r>
          </w:p>
        </w:tc>
        <w:tc>
          <w:tcPr>
            <w:tcW w:w="98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A2AEB9E" w14:textId="7FBF0981" w:rsidR="00EC2865" w:rsidRPr="008C241E" w:rsidRDefault="00BB49F8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841" w:type="dxa"/>
            <w:vAlign w:val="center"/>
          </w:tcPr>
          <w:p w14:paraId="1B9DDCCD" w14:textId="36B9AF6E" w:rsidR="00EC2865" w:rsidRPr="008C241E" w:rsidRDefault="00BB49F8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454</w:t>
            </w:r>
          </w:p>
        </w:tc>
        <w:tc>
          <w:tcPr>
            <w:tcW w:w="1020" w:type="dxa"/>
            <w:tcBorders>
              <w:right w:val="single" w:sz="4" w:space="0" w:color="auto"/>
            </w:tcBorders>
            <w:vAlign w:val="center"/>
          </w:tcPr>
          <w:p w14:paraId="122C5421" w14:textId="64E895C5" w:rsidR="00EC2865" w:rsidRPr="00324307" w:rsidRDefault="0032430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24307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</w:tr>
      <w:tr w:rsidR="00EC2865" w:rsidRPr="008C241E" w14:paraId="6C1C548F" w14:textId="77777777" w:rsidTr="001E0ED4">
        <w:trPr>
          <w:trHeight w:val="17"/>
          <w:jc w:val="center"/>
        </w:trPr>
        <w:tc>
          <w:tcPr>
            <w:tcW w:w="1789" w:type="dxa"/>
            <w:tcBorders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CD9E93E" w14:textId="77777777" w:rsidR="00EC2865" w:rsidRPr="008C241E" w:rsidRDefault="00EC2865" w:rsidP="001E0E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Residual</w:t>
            </w:r>
          </w:p>
        </w:tc>
        <w:tc>
          <w:tcPr>
            <w:tcW w:w="710" w:type="dxa"/>
            <w:tcBorders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0ED5D102" w14:textId="21A90503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1</w:t>
            </w:r>
          </w:p>
        </w:tc>
        <w:tc>
          <w:tcPr>
            <w:tcW w:w="136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BBFF944" w14:textId="4BDC72A6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82935</w:t>
            </w:r>
          </w:p>
        </w:tc>
        <w:tc>
          <w:tcPr>
            <w:tcW w:w="98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4ECA80BE" w14:textId="25464A7D" w:rsidR="00EC2865" w:rsidRPr="008C241E" w:rsidRDefault="00BB49F8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26</w:t>
            </w:r>
          </w:p>
        </w:tc>
        <w:tc>
          <w:tcPr>
            <w:tcW w:w="841" w:type="dxa"/>
            <w:vAlign w:val="center"/>
          </w:tcPr>
          <w:p w14:paraId="49B9C719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0" w:type="dxa"/>
            <w:tcBorders>
              <w:right w:val="single" w:sz="4" w:space="0" w:color="auto"/>
            </w:tcBorders>
            <w:vAlign w:val="center"/>
          </w:tcPr>
          <w:p w14:paraId="7717EE42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C2865" w:rsidRPr="008C241E" w14:paraId="37E65EDB" w14:textId="77777777" w:rsidTr="001E0ED4">
        <w:trPr>
          <w:trHeight w:val="214"/>
          <w:jc w:val="center"/>
        </w:trPr>
        <w:tc>
          <w:tcPr>
            <w:tcW w:w="17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5E4D216" w14:textId="77777777" w:rsidR="00EC2865" w:rsidRPr="008C241E" w:rsidRDefault="00EC2865" w:rsidP="001E0E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710" w:type="dxa"/>
            <w:tcBorders>
              <w:left w:val="single" w:sz="4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065C4B45" w14:textId="2D252F28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7</w:t>
            </w:r>
          </w:p>
        </w:tc>
        <w:tc>
          <w:tcPr>
            <w:tcW w:w="1366" w:type="dxa"/>
            <w:tcBorders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1DC04F2A" w14:textId="2132C154" w:rsidR="00EC2865" w:rsidRPr="008C241E" w:rsidRDefault="007F3257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21314</w:t>
            </w:r>
          </w:p>
        </w:tc>
        <w:tc>
          <w:tcPr>
            <w:tcW w:w="986" w:type="dxa"/>
            <w:tcBorders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5A9C177" w14:textId="057D1289" w:rsidR="00EC2865" w:rsidRPr="008C241E" w:rsidRDefault="00BB49F8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41" w:type="dxa"/>
            <w:tcBorders>
              <w:bottom w:val="single" w:sz="4" w:space="0" w:color="auto"/>
            </w:tcBorders>
            <w:vAlign w:val="center"/>
          </w:tcPr>
          <w:p w14:paraId="0C6FEFD0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3D4FC286" w14:textId="77777777" w:rsidR="00EC2865" w:rsidRPr="008C241E" w:rsidRDefault="00EC2865" w:rsidP="001E0ED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C2865" w:rsidRPr="008C241E" w14:paraId="6B909FAD" w14:textId="77777777" w:rsidTr="001E0ED4">
        <w:trPr>
          <w:trHeight w:val="214"/>
          <w:jc w:val="center"/>
        </w:trPr>
        <w:tc>
          <w:tcPr>
            <w:tcW w:w="6712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BD1B8AC" w14:textId="627A81F2" w:rsidR="00EC2865" w:rsidRPr="008C241E" w:rsidRDefault="00EC2865" w:rsidP="001E0ED4">
            <w:pPr>
              <w:jc w:val="both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ote: Age at time of recruitment; BMI calculated as weight (kilograms)/height(metres)</w:t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2</w:t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at time of recruitment; Diet quality measured using a Simple Dietary Questionnaire based on previous studies</w:t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fldChar w:fldCharType="begin">
                <w:fldData xml:space="preserve">PEVuZE5vdGU+PENpdGU+PEF1dGhvcj5EYXdzb248L0F1dGhvcj48WWVhcj4yMDIxPC9ZZWFyPjxS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</w:fldData>
              </w:fldChar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instrText xml:space="preserve"> ADDIN EN.CITE </w:instrText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fldChar w:fldCharType="begin">
                <w:fldData xml:space="preserve">PEVuZE5vdGU+PENpdGU+PEF1dGhvcj5EYXdzb248L0F1dGhvcj48WWVhcj4yMDIxPC9ZZWFyPjxS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</w:fldData>
              </w:fldChar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instrText xml:space="preserve"> ADDIN EN.CITE.DATA </w:instrText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fldChar w:fldCharType="end"/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fldChar w:fldCharType="separate"/>
            </w:r>
            <w:r w:rsidRPr="008C241E">
              <w:rPr>
                <w:rFonts w:ascii="Times New Roman" w:hAnsi="Times New Roman" w:cs="Times New Roman"/>
                <w:i/>
                <w:iCs/>
                <w:noProof/>
                <w:color w:val="000000"/>
                <w:sz w:val="20"/>
                <w:szCs w:val="20"/>
              </w:rPr>
              <w:t>(37)</w:t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fldChar w:fldCharType="end"/>
            </w:r>
            <w:r w:rsidR="00324307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.</w:t>
            </w:r>
          </w:p>
          <w:p w14:paraId="57A67267" w14:textId="77777777" w:rsidR="00EC2865" w:rsidRPr="008C241E" w:rsidRDefault="00EC2865" w:rsidP="001E0ED4">
            <w:pP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  <w:p w14:paraId="277FC40B" w14:textId="35431815" w:rsidR="00EC2865" w:rsidRPr="008C241E" w:rsidRDefault="00EC2865" w:rsidP="001E0ED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bbreviations: BMI, body mass index; CI, confidence interval; </w:t>
            </w:r>
            <w:proofErr w:type="spellStart"/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Df</w:t>
            </w:r>
            <w:proofErr w:type="spellEnd"/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, degrees of freedom</w:t>
            </w:r>
            <w:r w:rsidR="00AE7942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; IBS, irritable bowel syndrome</w:t>
            </w:r>
            <w:r w:rsidRPr="008C241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.</w:t>
            </w:r>
          </w:p>
        </w:tc>
      </w:tr>
    </w:tbl>
    <w:p w14:paraId="3287F4E3" w14:textId="77777777" w:rsidR="00EC2865" w:rsidRPr="008C241E" w:rsidRDefault="00EC2865">
      <w:pPr>
        <w:rPr>
          <w:rFonts w:ascii="Times New Roman" w:hAnsi="Times New Roman" w:cs="Times New Roman"/>
        </w:rPr>
        <w:sectPr w:rsidR="00EC2865" w:rsidRPr="008C241E" w:rsidSect="0093349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B91543B" w14:textId="41C084FE" w:rsidR="00EC2865" w:rsidRPr="008C241E" w:rsidRDefault="00EC2865" w:rsidP="00650899">
      <w:pPr>
        <w:spacing w:line="360" w:lineRule="auto"/>
        <w:jc w:val="both"/>
        <w:rPr>
          <w:rFonts w:ascii="Times New Roman" w:hAnsi="Times New Roman" w:cs="Times New Roman"/>
        </w:rPr>
      </w:pPr>
      <w:r w:rsidRPr="008C241E">
        <w:rPr>
          <w:rFonts w:ascii="Times New Roman" w:hAnsi="Times New Roman" w:cs="Times New Roman"/>
          <w:b/>
          <w:bCs/>
        </w:rPr>
        <w:lastRenderedPageBreak/>
        <w:t xml:space="preserve">Supplementary Table </w:t>
      </w:r>
      <w:r w:rsidR="00061012">
        <w:rPr>
          <w:rFonts w:ascii="Times New Roman" w:hAnsi="Times New Roman" w:cs="Times New Roman"/>
          <w:b/>
          <w:bCs/>
        </w:rPr>
        <w:t>S</w:t>
      </w:r>
      <w:r w:rsidR="00281417">
        <w:rPr>
          <w:rFonts w:ascii="Times New Roman" w:hAnsi="Times New Roman" w:cs="Times New Roman"/>
          <w:b/>
          <w:bCs/>
        </w:rPr>
        <w:t>3</w:t>
      </w:r>
      <w:r w:rsidRPr="008C241E">
        <w:rPr>
          <w:rFonts w:ascii="Times New Roman" w:hAnsi="Times New Roman" w:cs="Times New Roman"/>
          <w:b/>
          <w:bCs/>
        </w:rPr>
        <w:t>. Adjusted analyses of the change in differential abundance of taxa at the genus level.</w:t>
      </w:r>
      <w:r w:rsidRPr="008C241E">
        <w:rPr>
          <w:rFonts w:ascii="Times New Roman" w:hAnsi="Times New Roman" w:cs="Times New Roman"/>
        </w:rPr>
        <w:t xml:space="preserve"> Taxa were </w:t>
      </w:r>
      <w:r w:rsidRPr="008C241E">
        <w:rPr>
          <w:rFonts w:ascii="Times New Roman" w:hAnsi="Times New Roman" w:cs="Times New Roman"/>
          <w:lang w:val="en-US"/>
        </w:rPr>
        <w:t xml:space="preserve">adjusted for age, sex, body mass index, diet quality, </w:t>
      </w:r>
      <w:r w:rsidR="00DD0F6C">
        <w:rPr>
          <w:rFonts w:ascii="Times New Roman" w:hAnsi="Times New Roman" w:cs="Times New Roman"/>
          <w:lang w:val="en-US"/>
        </w:rPr>
        <w:t>and irritable bowel syndrome at baseline</w:t>
      </w:r>
      <w:r w:rsidRPr="008C241E">
        <w:rPr>
          <w:rFonts w:ascii="Times New Roman" w:hAnsi="Times New Roman" w:cs="Times New Roman"/>
          <w:lang w:val="en-US"/>
        </w:rPr>
        <w:t xml:space="preserve">, and for multiple comparisons using </w:t>
      </w:r>
      <w:proofErr w:type="spellStart"/>
      <w:r w:rsidRPr="008C241E">
        <w:rPr>
          <w:rFonts w:ascii="Times New Roman" w:hAnsi="Times New Roman" w:cs="Times New Roman"/>
          <w:lang w:val="en-US"/>
        </w:rPr>
        <w:t>Benjamini</w:t>
      </w:r>
      <w:proofErr w:type="spellEnd"/>
      <w:r w:rsidRPr="008C241E">
        <w:rPr>
          <w:rFonts w:ascii="Times New Roman" w:hAnsi="Times New Roman" w:cs="Times New Roman"/>
          <w:lang w:val="en-US"/>
        </w:rPr>
        <w:t>-Hochberg correction (q&lt;0.05)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263"/>
        <w:gridCol w:w="2835"/>
        <w:gridCol w:w="1560"/>
        <w:gridCol w:w="1134"/>
        <w:gridCol w:w="850"/>
      </w:tblGrid>
      <w:tr w:rsidR="00F1191E" w:rsidRPr="00F40354" w14:paraId="07C80C64" w14:textId="77777777" w:rsidTr="00D60EFC">
        <w:trPr>
          <w:jc w:val="center"/>
        </w:trPr>
        <w:tc>
          <w:tcPr>
            <w:tcW w:w="2263" w:type="dxa"/>
          </w:tcPr>
          <w:p w14:paraId="015912EC" w14:textId="088D2C7E" w:rsidR="00F1191E" w:rsidRPr="00F40354" w:rsidRDefault="00F1191E" w:rsidP="001E0ED4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amily</w:t>
            </w:r>
          </w:p>
        </w:tc>
        <w:tc>
          <w:tcPr>
            <w:tcW w:w="2835" w:type="dxa"/>
          </w:tcPr>
          <w:p w14:paraId="51379B66" w14:textId="77777777" w:rsidR="00F1191E" w:rsidRPr="00F40354" w:rsidRDefault="00F1191E" w:rsidP="001E0ED4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enus</w:t>
            </w:r>
          </w:p>
        </w:tc>
        <w:tc>
          <w:tcPr>
            <w:tcW w:w="1560" w:type="dxa"/>
          </w:tcPr>
          <w:p w14:paraId="5D5167F7" w14:textId="6FDD62ED" w:rsidR="00F1191E" w:rsidRPr="00F40354" w:rsidRDefault="00F1191E" w:rsidP="001E0ED4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</w:t>
            </w:r>
            <w:r w:rsidR="00D60EF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fficient</w:t>
            </w:r>
            <w:r w:rsidRPr="00F4035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(SE)</w:t>
            </w:r>
          </w:p>
        </w:tc>
        <w:tc>
          <w:tcPr>
            <w:tcW w:w="1134" w:type="dxa"/>
          </w:tcPr>
          <w:p w14:paraId="1CFF7850" w14:textId="77777777" w:rsidR="00F1191E" w:rsidRPr="00F40354" w:rsidRDefault="00F1191E" w:rsidP="001E0ED4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-value</w:t>
            </w:r>
          </w:p>
        </w:tc>
        <w:tc>
          <w:tcPr>
            <w:tcW w:w="850" w:type="dxa"/>
          </w:tcPr>
          <w:p w14:paraId="0FB7586D" w14:textId="77777777" w:rsidR="00F1191E" w:rsidRPr="00F40354" w:rsidRDefault="00F1191E" w:rsidP="001E0ED4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q-value</w:t>
            </w:r>
          </w:p>
        </w:tc>
      </w:tr>
      <w:tr w:rsidR="00F1191E" w:rsidRPr="00F40354" w14:paraId="525DE148" w14:textId="3C990E64" w:rsidTr="00D60EFC">
        <w:trPr>
          <w:jc w:val="center"/>
        </w:trPr>
        <w:tc>
          <w:tcPr>
            <w:tcW w:w="8642" w:type="dxa"/>
            <w:gridSpan w:val="5"/>
            <w:shd w:val="clear" w:color="auto" w:fill="E7E6E6" w:themeFill="background2"/>
          </w:tcPr>
          <w:p w14:paraId="56C9F3F5" w14:textId="26945206" w:rsidR="00F1191E" w:rsidRPr="00F40354" w:rsidRDefault="00F1191E" w:rsidP="00F1191E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ower</w:t>
            </w:r>
          </w:p>
        </w:tc>
      </w:tr>
      <w:tr w:rsidR="00F1191E" w:rsidRPr="00F40354" w14:paraId="7720BEBD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76986796" w14:textId="77777777" w:rsidR="00F1191E" w:rsidRPr="00F40354" w:rsidRDefault="00F1191E" w:rsidP="001E0ED4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chnospir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4FCADCED" w14:textId="77777777" w:rsidR="00F1191E" w:rsidRPr="00F40354" w:rsidRDefault="00F1191E" w:rsidP="001E0ED4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1560" w:type="dxa"/>
            <w:vAlign w:val="bottom"/>
          </w:tcPr>
          <w:p w14:paraId="348A5E78" w14:textId="799E47B3" w:rsidR="00F1191E" w:rsidRPr="00F40354" w:rsidRDefault="00461651" w:rsidP="001E0ED4">
            <w:pPr>
              <w:spacing w:line="276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</w:t>
            </w:r>
            <w:r w:rsidR="00856FFE" w:rsidRPr="00F4035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6 (0.09)</w:t>
            </w:r>
          </w:p>
        </w:tc>
        <w:tc>
          <w:tcPr>
            <w:tcW w:w="1134" w:type="dxa"/>
            <w:vAlign w:val="bottom"/>
          </w:tcPr>
          <w:p w14:paraId="106C205B" w14:textId="2458442A" w:rsidR="00F1191E" w:rsidRPr="00F40354" w:rsidRDefault="00F70D74" w:rsidP="001E0ED4">
            <w:pPr>
              <w:spacing w:line="276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1F2204D9" w14:textId="4D7FCB5E" w:rsidR="00F1191E" w:rsidRPr="00F40354" w:rsidRDefault="00F70D74" w:rsidP="001E0ED4">
            <w:pPr>
              <w:spacing w:line="276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F1191E" w:rsidRPr="00F40354" w14:paraId="6E3CDC33" w14:textId="17FCEE72" w:rsidTr="00D60EFC">
        <w:trPr>
          <w:jc w:val="center"/>
        </w:trPr>
        <w:tc>
          <w:tcPr>
            <w:tcW w:w="8642" w:type="dxa"/>
            <w:gridSpan w:val="5"/>
            <w:shd w:val="clear" w:color="auto" w:fill="E7E6E6" w:themeFill="background2"/>
          </w:tcPr>
          <w:p w14:paraId="5D543F1D" w14:textId="1A7E8F76" w:rsidR="00F1191E" w:rsidRPr="00F40354" w:rsidRDefault="00AA165D" w:rsidP="00F1191E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igher</w:t>
            </w:r>
          </w:p>
        </w:tc>
      </w:tr>
      <w:tr w:rsidR="00664F52" w:rsidRPr="00F40354" w14:paraId="2C6C322B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2FD87BC0" w14:textId="1552CF74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opionibacteri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1F104BE5" w14:textId="46BC31BC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utibacterium</w:t>
            </w:r>
          </w:p>
        </w:tc>
        <w:tc>
          <w:tcPr>
            <w:tcW w:w="1560" w:type="dxa"/>
            <w:vAlign w:val="bottom"/>
          </w:tcPr>
          <w:p w14:paraId="4F3C4D2F" w14:textId="6613F9C3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0 (0.04)</w:t>
            </w:r>
          </w:p>
        </w:tc>
        <w:tc>
          <w:tcPr>
            <w:tcW w:w="1134" w:type="dxa"/>
            <w:vAlign w:val="bottom"/>
          </w:tcPr>
          <w:p w14:paraId="129E7541" w14:textId="38BEC612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6404EFB0" w14:textId="3DF8C03C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664F52" w:rsidRPr="00F40354" w14:paraId="68CF933A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4DCD5F6E" w14:textId="24ED416D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votell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5AD2E78F" w14:textId="7AA0414B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votella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560" w:type="dxa"/>
            <w:vAlign w:val="bottom"/>
          </w:tcPr>
          <w:p w14:paraId="680A48AA" w14:textId="6B7232F6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 (0.07)</w:t>
            </w:r>
          </w:p>
        </w:tc>
        <w:tc>
          <w:tcPr>
            <w:tcW w:w="1134" w:type="dxa"/>
            <w:vAlign w:val="bottom"/>
          </w:tcPr>
          <w:p w14:paraId="2C5C578D" w14:textId="65F956EC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850" w:type="dxa"/>
            <w:vAlign w:val="bottom"/>
          </w:tcPr>
          <w:p w14:paraId="6D9784D3" w14:textId="2988944C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664F52" w:rsidRPr="00F40354" w14:paraId="79172EFC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7E500C95" w14:textId="3CF3B37C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eillonell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5FFF9B46" w14:textId="14C3A584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gamonas</w:t>
            </w:r>
          </w:p>
        </w:tc>
        <w:tc>
          <w:tcPr>
            <w:tcW w:w="1560" w:type="dxa"/>
            <w:vAlign w:val="bottom"/>
          </w:tcPr>
          <w:p w14:paraId="6BF4C2E4" w14:textId="7E3E18E1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 (0.03)</w:t>
            </w:r>
          </w:p>
        </w:tc>
        <w:tc>
          <w:tcPr>
            <w:tcW w:w="1134" w:type="dxa"/>
            <w:vAlign w:val="bottom"/>
          </w:tcPr>
          <w:p w14:paraId="2B390C49" w14:textId="5B6D1058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46991068" w14:textId="4023C1D5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664F52" w:rsidRPr="00F40354" w14:paraId="24628186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09726526" w14:textId="6C39816C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lavobacteri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049F0FFE" w14:textId="45411B59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cultured</w:t>
            </w:r>
          </w:p>
        </w:tc>
        <w:tc>
          <w:tcPr>
            <w:tcW w:w="1560" w:type="dxa"/>
            <w:vAlign w:val="bottom"/>
          </w:tcPr>
          <w:p w14:paraId="653524B1" w14:textId="23DDB2B8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 (0.03)</w:t>
            </w:r>
          </w:p>
        </w:tc>
        <w:tc>
          <w:tcPr>
            <w:tcW w:w="1134" w:type="dxa"/>
            <w:vAlign w:val="bottom"/>
          </w:tcPr>
          <w:p w14:paraId="5EFE99F9" w14:textId="10D58FF1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6865CC7B" w14:textId="6031CF7F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664F52" w:rsidRPr="00F40354" w14:paraId="64BA2FA3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720FA84D" w14:textId="4F55A5F3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cultured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5DB87BC5" w14:textId="49C0DB6C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1560" w:type="dxa"/>
            <w:vAlign w:val="bottom"/>
          </w:tcPr>
          <w:p w14:paraId="097120B1" w14:textId="0B1E1005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 (0.03)</w:t>
            </w:r>
          </w:p>
        </w:tc>
        <w:tc>
          <w:tcPr>
            <w:tcW w:w="1134" w:type="dxa"/>
            <w:vAlign w:val="bottom"/>
          </w:tcPr>
          <w:p w14:paraId="19F091DB" w14:textId="4CD3F771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3D18351B" w14:textId="7251A781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664F52" w:rsidRPr="00F40354" w14:paraId="277BA1CC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55C27075" w14:textId="74B36643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1F611617" w14:textId="74EA0D1A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1560" w:type="dxa"/>
            <w:vAlign w:val="bottom"/>
          </w:tcPr>
          <w:p w14:paraId="6A99452C" w14:textId="1B5934C2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 (0.05)</w:t>
            </w:r>
          </w:p>
        </w:tc>
        <w:tc>
          <w:tcPr>
            <w:tcW w:w="1134" w:type="dxa"/>
            <w:vAlign w:val="bottom"/>
          </w:tcPr>
          <w:p w14:paraId="2CD70175" w14:textId="7CBFEDBC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4F5FC0FE" w14:textId="619A8E8C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664F52" w:rsidRPr="00F40354" w14:paraId="68481A51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4CFADA90" w14:textId="21672056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uminococc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4E9F9CC7" w14:textId="6A246A77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uminococcaceae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CG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09</w:t>
            </w:r>
          </w:p>
        </w:tc>
        <w:tc>
          <w:tcPr>
            <w:tcW w:w="1560" w:type="dxa"/>
            <w:vAlign w:val="bottom"/>
          </w:tcPr>
          <w:p w14:paraId="5C4E6FA8" w14:textId="167A5CBB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 (0.05)</w:t>
            </w:r>
          </w:p>
        </w:tc>
        <w:tc>
          <w:tcPr>
            <w:tcW w:w="1134" w:type="dxa"/>
            <w:vAlign w:val="bottom"/>
          </w:tcPr>
          <w:p w14:paraId="5424BB3D" w14:textId="0B196A57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202FE3EF" w14:textId="2E522196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664F52" w:rsidRPr="00F40354" w14:paraId="7D3E33E2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3126951B" w14:textId="0C5050CC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urkholderi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3032F411" w14:textId="1412AB78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xalobacter</w:t>
            </w:r>
          </w:p>
        </w:tc>
        <w:tc>
          <w:tcPr>
            <w:tcW w:w="1560" w:type="dxa"/>
            <w:vAlign w:val="bottom"/>
          </w:tcPr>
          <w:p w14:paraId="2DCA000D" w14:textId="4B694EB7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 (0.06)</w:t>
            </w:r>
          </w:p>
        </w:tc>
        <w:tc>
          <w:tcPr>
            <w:tcW w:w="1134" w:type="dxa"/>
            <w:vAlign w:val="bottom"/>
          </w:tcPr>
          <w:p w14:paraId="35425A8F" w14:textId="55BC39A7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4D98E2B6" w14:textId="5B5E32C6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664F52" w:rsidRPr="00F40354" w14:paraId="13DE15A4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56596826" w14:textId="00385584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chnospir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3EFD6E2B" w14:textId="6760DC7A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ctonifactor</w:t>
            </w:r>
          </w:p>
        </w:tc>
        <w:tc>
          <w:tcPr>
            <w:tcW w:w="1560" w:type="dxa"/>
            <w:vAlign w:val="bottom"/>
          </w:tcPr>
          <w:p w14:paraId="1B7844D6" w14:textId="1312317F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 (0.06)</w:t>
            </w:r>
          </w:p>
        </w:tc>
        <w:tc>
          <w:tcPr>
            <w:tcW w:w="1134" w:type="dxa"/>
            <w:vAlign w:val="bottom"/>
          </w:tcPr>
          <w:p w14:paraId="36FEAD9A" w14:textId="47CEB790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850" w:type="dxa"/>
            <w:vAlign w:val="bottom"/>
          </w:tcPr>
          <w:p w14:paraId="6356CC07" w14:textId="6064DCC9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664F52" w:rsidRPr="00F40354" w14:paraId="3B9F4512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49F0FA09" w14:textId="0C354D4C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uminococc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3CB513B8" w14:textId="561322A7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AG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52</w:t>
            </w:r>
          </w:p>
        </w:tc>
        <w:tc>
          <w:tcPr>
            <w:tcW w:w="1560" w:type="dxa"/>
            <w:vAlign w:val="bottom"/>
          </w:tcPr>
          <w:p w14:paraId="09C25BA1" w14:textId="6F443657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 (0.05)</w:t>
            </w:r>
          </w:p>
        </w:tc>
        <w:tc>
          <w:tcPr>
            <w:tcW w:w="1134" w:type="dxa"/>
            <w:vAlign w:val="bottom"/>
          </w:tcPr>
          <w:p w14:paraId="7AE94CAF" w14:textId="67987006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632FCB83" w14:textId="28E8278A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664F52" w:rsidRPr="00F40354" w14:paraId="58B9D582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68298D44" w14:textId="73E313C1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ristensenell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1D1D5FB8" w14:textId="17CE793C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1560" w:type="dxa"/>
            <w:vAlign w:val="bottom"/>
          </w:tcPr>
          <w:p w14:paraId="0AEDCC8C" w14:textId="6719DAA8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 (0.04)</w:t>
            </w:r>
          </w:p>
        </w:tc>
        <w:tc>
          <w:tcPr>
            <w:tcW w:w="1134" w:type="dxa"/>
            <w:vAlign w:val="bottom"/>
          </w:tcPr>
          <w:p w14:paraId="4C2AF18E" w14:textId="5B140211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2681B2EC" w14:textId="50691ECA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664F52" w:rsidRPr="00F40354" w14:paraId="1D732AB8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6C40CAE5" w14:textId="6979D5B4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chnospir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0CB497E6" w14:textId="134BAA9C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CA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00066575</w:t>
            </w:r>
          </w:p>
        </w:tc>
        <w:tc>
          <w:tcPr>
            <w:tcW w:w="1560" w:type="dxa"/>
            <w:vAlign w:val="bottom"/>
          </w:tcPr>
          <w:p w14:paraId="07340AD4" w14:textId="26E5A197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 (0.05)</w:t>
            </w:r>
          </w:p>
        </w:tc>
        <w:tc>
          <w:tcPr>
            <w:tcW w:w="1134" w:type="dxa"/>
            <w:vAlign w:val="bottom"/>
          </w:tcPr>
          <w:p w14:paraId="1FB3AA29" w14:textId="023AA5A0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4A93A6CF" w14:textId="7400A391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664F52" w:rsidRPr="00F40354" w14:paraId="5AAF54D0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663A8E50" w14:textId="687522D4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ubacteri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6F72791D" w14:textId="4AFB18C3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ubacterium</w:t>
            </w:r>
          </w:p>
        </w:tc>
        <w:tc>
          <w:tcPr>
            <w:tcW w:w="1560" w:type="dxa"/>
            <w:vAlign w:val="bottom"/>
          </w:tcPr>
          <w:p w14:paraId="159D3683" w14:textId="5274EC9B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 (0.05)</w:t>
            </w:r>
          </w:p>
        </w:tc>
        <w:tc>
          <w:tcPr>
            <w:tcW w:w="1134" w:type="dxa"/>
            <w:vAlign w:val="bottom"/>
          </w:tcPr>
          <w:p w14:paraId="187CC509" w14:textId="0F0FD67C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059FB354" w14:textId="45E93163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664F52" w:rsidRPr="00F40354" w14:paraId="05728732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13558B5A" w14:textId="70C604D7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ggerthell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53CFC2BA" w14:textId="61848D8C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cultured</w:t>
            </w:r>
          </w:p>
        </w:tc>
        <w:tc>
          <w:tcPr>
            <w:tcW w:w="1560" w:type="dxa"/>
            <w:vAlign w:val="bottom"/>
          </w:tcPr>
          <w:p w14:paraId="646E3AE6" w14:textId="65E63ABE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 (0.04)</w:t>
            </w:r>
          </w:p>
        </w:tc>
        <w:tc>
          <w:tcPr>
            <w:tcW w:w="1134" w:type="dxa"/>
            <w:vAlign w:val="bottom"/>
          </w:tcPr>
          <w:p w14:paraId="0827CC63" w14:textId="4C1ECBDF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79D89900" w14:textId="03E0B120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664F52" w:rsidRPr="00F40354" w14:paraId="3383C004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15B935C0" w14:textId="77B4A689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ggerthell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7D4FBD25" w14:textId="4D7BA0EA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ordonibacter</w:t>
            </w:r>
          </w:p>
        </w:tc>
        <w:tc>
          <w:tcPr>
            <w:tcW w:w="1560" w:type="dxa"/>
            <w:vAlign w:val="bottom"/>
          </w:tcPr>
          <w:p w14:paraId="77182FB2" w14:textId="4C687173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 (0.04)</w:t>
            </w:r>
          </w:p>
        </w:tc>
        <w:tc>
          <w:tcPr>
            <w:tcW w:w="1134" w:type="dxa"/>
            <w:vAlign w:val="bottom"/>
          </w:tcPr>
          <w:p w14:paraId="48AA4696" w14:textId="5FFCE889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4762C747" w14:textId="08073FFB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664F52" w:rsidRPr="00F40354" w14:paraId="499EF28A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606A2F65" w14:textId="6865CE54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rysipelotrich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64A91CA4" w14:textId="2175632B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lobacterium</w:t>
            </w:r>
          </w:p>
        </w:tc>
        <w:tc>
          <w:tcPr>
            <w:tcW w:w="1560" w:type="dxa"/>
            <w:vAlign w:val="bottom"/>
          </w:tcPr>
          <w:p w14:paraId="46BCAF72" w14:textId="5DD52E3B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7 (0.04)</w:t>
            </w:r>
          </w:p>
        </w:tc>
        <w:tc>
          <w:tcPr>
            <w:tcW w:w="1134" w:type="dxa"/>
            <w:vAlign w:val="bottom"/>
          </w:tcPr>
          <w:p w14:paraId="4FDF9CBD" w14:textId="506884FA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0" w:type="dxa"/>
            <w:vAlign w:val="bottom"/>
          </w:tcPr>
          <w:p w14:paraId="508CEE4D" w14:textId="1D04E61F" w:rsidR="00664F52" w:rsidRPr="00664F52" w:rsidRDefault="00145919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664F52" w:rsidRPr="00F40354" w14:paraId="6A04FB76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71CB678E" w14:textId="24A95066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ikenell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2350A11B" w14:textId="2A1E3FB7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ikenellaceae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C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ut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roup</w:t>
            </w:r>
          </w:p>
        </w:tc>
        <w:tc>
          <w:tcPr>
            <w:tcW w:w="1560" w:type="dxa"/>
            <w:vAlign w:val="bottom"/>
          </w:tcPr>
          <w:p w14:paraId="67415FA6" w14:textId="6AA5CC79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 (0.05)</w:t>
            </w:r>
          </w:p>
        </w:tc>
        <w:tc>
          <w:tcPr>
            <w:tcW w:w="1134" w:type="dxa"/>
            <w:vAlign w:val="bottom"/>
          </w:tcPr>
          <w:p w14:paraId="4AD90395" w14:textId="37BC1BCB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850" w:type="dxa"/>
            <w:vAlign w:val="bottom"/>
          </w:tcPr>
          <w:p w14:paraId="026B50BC" w14:textId="46831ABB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664F52" w:rsidRPr="00F40354" w14:paraId="3B858EEE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5C2FBC6D" w14:textId="6A21C875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cultured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2E5C9B48" w14:textId="39D26B4E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ut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tagenome</w:t>
            </w:r>
          </w:p>
        </w:tc>
        <w:tc>
          <w:tcPr>
            <w:tcW w:w="1560" w:type="dxa"/>
            <w:vAlign w:val="bottom"/>
          </w:tcPr>
          <w:p w14:paraId="31BDF266" w14:textId="565B6506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 (0.04)</w:t>
            </w:r>
          </w:p>
        </w:tc>
        <w:tc>
          <w:tcPr>
            <w:tcW w:w="1134" w:type="dxa"/>
            <w:vAlign w:val="bottom"/>
          </w:tcPr>
          <w:p w14:paraId="756C4AF6" w14:textId="2EA54590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850" w:type="dxa"/>
            <w:vAlign w:val="bottom"/>
          </w:tcPr>
          <w:p w14:paraId="5684B0F5" w14:textId="156A5FAF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664F52" w:rsidRPr="00F40354" w14:paraId="122964AC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0DC917D5" w14:textId="156E66AD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accharimonad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76A3F1E9" w14:textId="67570AF3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cultured</w:t>
            </w:r>
          </w:p>
        </w:tc>
        <w:tc>
          <w:tcPr>
            <w:tcW w:w="1560" w:type="dxa"/>
            <w:vAlign w:val="bottom"/>
          </w:tcPr>
          <w:p w14:paraId="0A8465F1" w14:textId="75A239CF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 (0.05)</w:t>
            </w:r>
          </w:p>
        </w:tc>
        <w:tc>
          <w:tcPr>
            <w:tcW w:w="1134" w:type="dxa"/>
            <w:vAlign w:val="bottom"/>
          </w:tcPr>
          <w:p w14:paraId="187BFF63" w14:textId="2CE58328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850" w:type="dxa"/>
            <w:vAlign w:val="bottom"/>
          </w:tcPr>
          <w:p w14:paraId="68013A60" w14:textId="7BE5736A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664F52" w:rsidRPr="00F40354" w14:paraId="2A0F1CE4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5907CE42" w14:textId="4765AE8C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chnospir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1B80A786" w14:textId="5EAB1C2E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chnospiraceae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CG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10</w:t>
            </w:r>
          </w:p>
        </w:tc>
        <w:tc>
          <w:tcPr>
            <w:tcW w:w="1560" w:type="dxa"/>
            <w:vAlign w:val="bottom"/>
          </w:tcPr>
          <w:p w14:paraId="31A78896" w14:textId="0B3F7DFC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 (0.04)</w:t>
            </w:r>
          </w:p>
        </w:tc>
        <w:tc>
          <w:tcPr>
            <w:tcW w:w="1134" w:type="dxa"/>
            <w:vAlign w:val="bottom"/>
          </w:tcPr>
          <w:p w14:paraId="57D4CC02" w14:textId="2C899A34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850" w:type="dxa"/>
            <w:vAlign w:val="bottom"/>
          </w:tcPr>
          <w:p w14:paraId="19A35561" w14:textId="35ED778F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664F52" w:rsidRPr="00F40354" w14:paraId="682F8835" w14:textId="77777777" w:rsidTr="00CB2504">
        <w:trPr>
          <w:jc w:val="center"/>
        </w:trPr>
        <w:tc>
          <w:tcPr>
            <w:tcW w:w="2263" w:type="dxa"/>
            <w:shd w:val="clear" w:color="auto" w:fill="auto"/>
            <w:vAlign w:val="bottom"/>
          </w:tcPr>
          <w:p w14:paraId="20D42894" w14:textId="22E61770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eillonellaceae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06256FC4" w14:textId="2538F66F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gasphaera</w:t>
            </w:r>
          </w:p>
        </w:tc>
        <w:tc>
          <w:tcPr>
            <w:tcW w:w="1560" w:type="dxa"/>
            <w:vAlign w:val="bottom"/>
          </w:tcPr>
          <w:p w14:paraId="653D55F1" w14:textId="1DD0E81E" w:rsidR="00664F52" w:rsidRPr="00F40354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4035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4 (0.04)</w:t>
            </w:r>
          </w:p>
        </w:tc>
        <w:tc>
          <w:tcPr>
            <w:tcW w:w="1134" w:type="dxa"/>
            <w:vAlign w:val="bottom"/>
          </w:tcPr>
          <w:p w14:paraId="7429FB73" w14:textId="72108B67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850" w:type="dxa"/>
            <w:vAlign w:val="bottom"/>
          </w:tcPr>
          <w:p w14:paraId="09A05D7F" w14:textId="7FC0E22E" w:rsidR="00664F52" w:rsidRPr="00664F52" w:rsidRDefault="00664F52" w:rsidP="00664F5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64F5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</w:tr>
    </w:tbl>
    <w:p w14:paraId="63A8B90F" w14:textId="77777777" w:rsidR="00EC2865" w:rsidRPr="008C241E" w:rsidRDefault="00EC2865">
      <w:pPr>
        <w:rPr>
          <w:rFonts w:ascii="Times New Roman" w:hAnsi="Times New Roman" w:cs="Times New Roman"/>
        </w:rPr>
      </w:pPr>
    </w:p>
    <w:p w14:paraId="6C035F71" w14:textId="77777777" w:rsidR="00EC2865" w:rsidRPr="008C241E" w:rsidRDefault="00EC2865">
      <w:pPr>
        <w:rPr>
          <w:rFonts w:ascii="Times New Roman" w:hAnsi="Times New Roman" w:cs="Times New Roman"/>
        </w:rPr>
        <w:sectPr w:rsidR="00EC2865" w:rsidRPr="008C241E" w:rsidSect="0093349C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2A81B0C0" w14:textId="5E6AC49B" w:rsidR="00EC2865" w:rsidRDefault="00EC2865" w:rsidP="00CF46E2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8C241E">
        <w:rPr>
          <w:rFonts w:ascii="Times New Roman" w:hAnsi="Times New Roman" w:cs="Times New Roman"/>
          <w:b/>
          <w:bCs/>
        </w:rPr>
        <w:lastRenderedPageBreak/>
        <w:t>Supplementary Table S</w:t>
      </w:r>
      <w:r w:rsidR="00167861">
        <w:rPr>
          <w:rFonts w:ascii="Times New Roman" w:hAnsi="Times New Roman" w:cs="Times New Roman"/>
          <w:b/>
          <w:bCs/>
        </w:rPr>
        <w:t>4</w:t>
      </w:r>
      <w:r w:rsidRPr="008C241E">
        <w:rPr>
          <w:rFonts w:ascii="Times New Roman" w:hAnsi="Times New Roman" w:cs="Times New Roman"/>
          <w:b/>
          <w:bCs/>
        </w:rPr>
        <w:t>.</w:t>
      </w:r>
      <w:r w:rsidRPr="008C241E">
        <w:rPr>
          <w:rFonts w:ascii="Times New Roman" w:hAnsi="Times New Roman" w:cs="Times New Roman"/>
        </w:rPr>
        <w:t xml:space="preserve"> </w:t>
      </w:r>
      <w:r w:rsidRPr="008C241E">
        <w:rPr>
          <w:rFonts w:ascii="Times New Roman" w:hAnsi="Times New Roman" w:cs="Times New Roman"/>
          <w:b/>
          <w:bCs/>
        </w:rPr>
        <w:t>Adjusted analyses of the change in differential abundance of MetaCyc pathways.</w:t>
      </w:r>
      <w:r w:rsidRPr="008C241E">
        <w:rPr>
          <w:rFonts w:ascii="Times New Roman" w:hAnsi="Times New Roman" w:cs="Times New Roman"/>
        </w:rPr>
        <w:t xml:space="preserve"> Analyses were further </w:t>
      </w:r>
      <w:r w:rsidRPr="008C241E">
        <w:rPr>
          <w:rFonts w:ascii="Times New Roman" w:hAnsi="Times New Roman" w:cs="Times New Roman"/>
          <w:lang w:val="en-US"/>
        </w:rPr>
        <w:t xml:space="preserve">adjusted for age, sex, body mass index, diet quality, </w:t>
      </w:r>
      <w:r w:rsidR="00167861">
        <w:rPr>
          <w:rFonts w:ascii="Times New Roman" w:hAnsi="Times New Roman" w:cs="Times New Roman"/>
          <w:lang w:val="en-US"/>
        </w:rPr>
        <w:t>and irritable bowel syndrome at baseline</w:t>
      </w:r>
      <w:r w:rsidRPr="008C241E">
        <w:rPr>
          <w:rFonts w:ascii="Times New Roman" w:hAnsi="Times New Roman" w:cs="Times New Roman"/>
          <w:lang w:val="en-US"/>
        </w:rPr>
        <w:t xml:space="preserve">, and for multiple comparisons using </w:t>
      </w:r>
      <w:proofErr w:type="spellStart"/>
      <w:r w:rsidRPr="008C241E">
        <w:rPr>
          <w:rFonts w:ascii="Times New Roman" w:hAnsi="Times New Roman" w:cs="Times New Roman"/>
          <w:lang w:val="en-US"/>
        </w:rPr>
        <w:t>Benjamini</w:t>
      </w:r>
      <w:proofErr w:type="spellEnd"/>
      <w:r w:rsidRPr="008C241E">
        <w:rPr>
          <w:rFonts w:ascii="Times New Roman" w:hAnsi="Times New Roman" w:cs="Times New Roman"/>
          <w:lang w:val="en-US"/>
        </w:rPr>
        <w:t>-Hochberg correction (q&lt;0.05).</w:t>
      </w:r>
    </w:p>
    <w:p w14:paraId="05D365CE" w14:textId="77777777" w:rsidR="00CF46E2" w:rsidRPr="008C241E" w:rsidRDefault="00CF46E2" w:rsidP="00CF46E2">
      <w:pPr>
        <w:spacing w:line="360" w:lineRule="auto"/>
        <w:jc w:val="both"/>
        <w:rPr>
          <w:rFonts w:ascii="Times New Roman" w:hAnsi="Times New Roman" w:cs="Times New Roman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22"/>
        <w:gridCol w:w="2133"/>
        <w:gridCol w:w="993"/>
        <w:gridCol w:w="994"/>
      </w:tblGrid>
      <w:tr w:rsidR="00EF565F" w:rsidRPr="008C241E" w14:paraId="119E032C" w14:textId="77777777" w:rsidTr="00EF565F">
        <w:trPr>
          <w:jc w:val="center"/>
        </w:trPr>
        <w:tc>
          <w:tcPr>
            <w:tcW w:w="2122" w:type="dxa"/>
          </w:tcPr>
          <w:p w14:paraId="4C66701E" w14:textId="77777777" w:rsidR="00EF565F" w:rsidRPr="008C241E" w:rsidRDefault="00EF565F" w:rsidP="001E0ED4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athway</w:t>
            </w:r>
          </w:p>
        </w:tc>
        <w:tc>
          <w:tcPr>
            <w:tcW w:w="2133" w:type="dxa"/>
          </w:tcPr>
          <w:p w14:paraId="10E81BD9" w14:textId="68FA78B1" w:rsidR="00EF565F" w:rsidRPr="008C241E" w:rsidRDefault="00EF565F" w:rsidP="001E0ED4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efficient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(SE)</w:t>
            </w:r>
          </w:p>
        </w:tc>
        <w:tc>
          <w:tcPr>
            <w:tcW w:w="993" w:type="dxa"/>
          </w:tcPr>
          <w:p w14:paraId="789D6C62" w14:textId="77777777" w:rsidR="00EF565F" w:rsidRPr="008C241E" w:rsidRDefault="00EF565F" w:rsidP="001E0ED4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-value</w:t>
            </w:r>
          </w:p>
        </w:tc>
        <w:tc>
          <w:tcPr>
            <w:tcW w:w="994" w:type="dxa"/>
          </w:tcPr>
          <w:p w14:paraId="4A53F2FF" w14:textId="77777777" w:rsidR="00EF565F" w:rsidRPr="008C241E" w:rsidRDefault="00EF565F" w:rsidP="001E0ED4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q-value</w:t>
            </w:r>
          </w:p>
        </w:tc>
      </w:tr>
      <w:tr w:rsidR="00EF565F" w:rsidRPr="008C241E" w14:paraId="07B843FC" w14:textId="7C443EC0" w:rsidTr="00EF565F">
        <w:trPr>
          <w:jc w:val="center"/>
        </w:trPr>
        <w:tc>
          <w:tcPr>
            <w:tcW w:w="4255" w:type="dxa"/>
            <w:gridSpan w:val="2"/>
            <w:shd w:val="clear" w:color="auto" w:fill="E7E6E6" w:themeFill="background2"/>
          </w:tcPr>
          <w:p w14:paraId="75EC5CFD" w14:textId="77777777" w:rsidR="00EF565F" w:rsidRPr="008C241E" w:rsidRDefault="00EF565F" w:rsidP="001E0ED4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igher</w:t>
            </w:r>
          </w:p>
        </w:tc>
        <w:tc>
          <w:tcPr>
            <w:tcW w:w="1987" w:type="dxa"/>
            <w:gridSpan w:val="2"/>
            <w:shd w:val="clear" w:color="auto" w:fill="E7E6E6" w:themeFill="background2"/>
          </w:tcPr>
          <w:p w14:paraId="612843DC" w14:textId="77777777" w:rsidR="00EF565F" w:rsidRPr="008C241E" w:rsidRDefault="00EF565F" w:rsidP="00EF565F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E77CE9" w:rsidRPr="008C241E" w14:paraId="7AA49E9A" w14:textId="77777777" w:rsidTr="00111FB0">
        <w:trPr>
          <w:jc w:val="center"/>
        </w:trPr>
        <w:tc>
          <w:tcPr>
            <w:tcW w:w="2122" w:type="dxa"/>
            <w:vAlign w:val="bottom"/>
          </w:tcPr>
          <w:p w14:paraId="4314C794" w14:textId="3C301D71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WY.5741</w:t>
            </w:r>
          </w:p>
        </w:tc>
        <w:tc>
          <w:tcPr>
            <w:tcW w:w="2133" w:type="dxa"/>
            <w:vAlign w:val="bottom"/>
          </w:tcPr>
          <w:p w14:paraId="0F3958FA" w14:textId="08D1C91D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 (0.08)</w:t>
            </w:r>
          </w:p>
        </w:tc>
        <w:tc>
          <w:tcPr>
            <w:tcW w:w="993" w:type="dxa"/>
            <w:vAlign w:val="bottom"/>
          </w:tcPr>
          <w:p w14:paraId="61D90047" w14:textId="4342EF9F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994" w:type="dxa"/>
            <w:vAlign w:val="center"/>
          </w:tcPr>
          <w:p w14:paraId="5CEC91DC" w14:textId="4F7B14D4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E77CE9" w:rsidRPr="008C241E" w14:paraId="6844B24D" w14:textId="77777777" w:rsidTr="00111FB0">
        <w:trPr>
          <w:jc w:val="center"/>
        </w:trPr>
        <w:tc>
          <w:tcPr>
            <w:tcW w:w="2122" w:type="dxa"/>
            <w:vAlign w:val="bottom"/>
          </w:tcPr>
          <w:p w14:paraId="1865798D" w14:textId="1CE658A3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WY.3801</w:t>
            </w:r>
          </w:p>
        </w:tc>
        <w:tc>
          <w:tcPr>
            <w:tcW w:w="2133" w:type="dxa"/>
            <w:vAlign w:val="bottom"/>
          </w:tcPr>
          <w:p w14:paraId="07F4D697" w14:textId="55B820EB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 (0.06)</w:t>
            </w:r>
          </w:p>
        </w:tc>
        <w:tc>
          <w:tcPr>
            <w:tcW w:w="993" w:type="dxa"/>
            <w:vAlign w:val="bottom"/>
          </w:tcPr>
          <w:p w14:paraId="60CC369C" w14:textId="3FDAD944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994" w:type="dxa"/>
            <w:vAlign w:val="center"/>
          </w:tcPr>
          <w:p w14:paraId="1557E6FA" w14:textId="49CDCDC9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E77CE9" w:rsidRPr="008C241E" w14:paraId="09499B2F" w14:textId="77777777" w:rsidTr="00111FB0">
        <w:trPr>
          <w:jc w:val="center"/>
        </w:trPr>
        <w:tc>
          <w:tcPr>
            <w:tcW w:w="2122" w:type="dxa"/>
            <w:vAlign w:val="bottom"/>
          </w:tcPr>
          <w:p w14:paraId="2E7917A1" w14:textId="4BE31DDC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PSSYN.PWY</w:t>
            </w:r>
          </w:p>
        </w:tc>
        <w:tc>
          <w:tcPr>
            <w:tcW w:w="2133" w:type="dxa"/>
            <w:vAlign w:val="bottom"/>
          </w:tcPr>
          <w:p w14:paraId="768C454A" w14:textId="538DEDD0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 (0.10)</w:t>
            </w:r>
          </w:p>
        </w:tc>
        <w:tc>
          <w:tcPr>
            <w:tcW w:w="993" w:type="dxa"/>
            <w:vAlign w:val="bottom"/>
          </w:tcPr>
          <w:p w14:paraId="23D20B3A" w14:textId="781BB6DF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994" w:type="dxa"/>
            <w:vAlign w:val="center"/>
          </w:tcPr>
          <w:p w14:paraId="4C057AEC" w14:textId="775C67D1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E77CE9" w:rsidRPr="008C241E" w14:paraId="6D344BE5" w14:textId="77777777" w:rsidTr="00111FB0">
        <w:trPr>
          <w:jc w:val="center"/>
        </w:trPr>
        <w:tc>
          <w:tcPr>
            <w:tcW w:w="2122" w:type="dxa"/>
            <w:vAlign w:val="bottom"/>
          </w:tcPr>
          <w:p w14:paraId="67D31FAE" w14:textId="62FD670C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WY.6728</w:t>
            </w:r>
          </w:p>
        </w:tc>
        <w:tc>
          <w:tcPr>
            <w:tcW w:w="2133" w:type="dxa"/>
            <w:vAlign w:val="bottom"/>
          </w:tcPr>
          <w:p w14:paraId="29734C99" w14:textId="446B1B79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 (0.09)</w:t>
            </w:r>
          </w:p>
        </w:tc>
        <w:tc>
          <w:tcPr>
            <w:tcW w:w="993" w:type="dxa"/>
            <w:vAlign w:val="bottom"/>
          </w:tcPr>
          <w:p w14:paraId="253D786D" w14:textId="5A438564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994" w:type="dxa"/>
            <w:vAlign w:val="center"/>
          </w:tcPr>
          <w:p w14:paraId="4241B11C" w14:textId="2F07A7ED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E77CE9" w:rsidRPr="008C241E" w14:paraId="6442A5E0" w14:textId="77777777" w:rsidTr="00111FB0">
        <w:trPr>
          <w:jc w:val="center"/>
        </w:trPr>
        <w:tc>
          <w:tcPr>
            <w:tcW w:w="2122" w:type="dxa"/>
            <w:vAlign w:val="bottom"/>
          </w:tcPr>
          <w:p w14:paraId="0A509066" w14:textId="2E67274E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WY.1422</w:t>
            </w:r>
          </w:p>
        </w:tc>
        <w:tc>
          <w:tcPr>
            <w:tcW w:w="2133" w:type="dxa"/>
            <w:vAlign w:val="bottom"/>
          </w:tcPr>
          <w:p w14:paraId="4FC04470" w14:textId="1DB12624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 (0.05)</w:t>
            </w:r>
          </w:p>
        </w:tc>
        <w:tc>
          <w:tcPr>
            <w:tcW w:w="993" w:type="dxa"/>
            <w:vAlign w:val="bottom"/>
          </w:tcPr>
          <w:p w14:paraId="28145F77" w14:textId="54A90CB1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994" w:type="dxa"/>
            <w:vAlign w:val="center"/>
          </w:tcPr>
          <w:p w14:paraId="309F245C" w14:textId="53C1F142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E77CE9" w:rsidRPr="008C241E" w14:paraId="3D8A8A28" w14:textId="77777777" w:rsidTr="00111FB0">
        <w:trPr>
          <w:jc w:val="center"/>
        </w:trPr>
        <w:tc>
          <w:tcPr>
            <w:tcW w:w="2122" w:type="dxa"/>
            <w:vAlign w:val="bottom"/>
          </w:tcPr>
          <w:p w14:paraId="6BE27503" w14:textId="465B9D0C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WY.6397</w:t>
            </w:r>
          </w:p>
        </w:tc>
        <w:tc>
          <w:tcPr>
            <w:tcW w:w="2133" w:type="dxa"/>
            <w:vAlign w:val="bottom"/>
          </w:tcPr>
          <w:p w14:paraId="69AFF0D8" w14:textId="74AEE4B2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 (0.05)</w:t>
            </w:r>
          </w:p>
        </w:tc>
        <w:tc>
          <w:tcPr>
            <w:tcW w:w="993" w:type="dxa"/>
            <w:vAlign w:val="bottom"/>
          </w:tcPr>
          <w:p w14:paraId="22A793AA" w14:textId="7458D6BD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994" w:type="dxa"/>
            <w:vAlign w:val="center"/>
          </w:tcPr>
          <w:p w14:paraId="11D899A2" w14:textId="525159BA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E77CE9" w:rsidRPr="008C241E" w14:paraId="7CDB7CCA" w14:textId="77777777" w:rsidTr="00111FB0">
        <w:trPr>
          <w:jc w:val="center"/>
        </w:trPr>
        <w:tc>
          <w:tcPr>
            <w:tcW w:w="2122" w:type="dxa"/>
            <w:vAlign w:val="bottom"/>
          </w:tcPr>
          <w:p w14:paraId="06E3041D" w14:textId="43A4BAAA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WY.6731</w:t>
            </w:r>
          </w:p>
        </w:tc>
        <w:tc>
          <w:tcPr>
            <w:tcW w:w="2133" w:type="dxa"/>
            <w:vAlign w:val="bottom"/>
          </w:tcPr>
          <w:p w14:paraId="4E218F5F" w14:textId="29D88FDD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0 (0.06)</w:t>
            </w:r>
          </w:p>
        </w:tc>
        <w:tc>
          <w:tcPr>
            <w:tcW w:w="993" w:type="dxa"/>
            <w:vAlign w:val="bottom"/>
          </w:tcPr>
          <w:p w14:paraId="494411D1" w14:textId="0F32F4D8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994" w:type="dxa"/>
            <w:vAlign w:val="center"/>
          </w:tcPr>
          <w:p w14:paraId="536C4D3A" w14:textId="15EC0BDD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E77CE9" w:rsidRPr="008C241E" w14:paraId="466AC2B2" w14:textId="77777777" w:rsidTr="00111FB0">
        <w:trPr>
          <w:jc w:val="center"/>
        </w:trPr>
        <w:tc>
          <w:tcPr>
            <w:tcW w:w="2122" w:type="dxa"/>
            <w:vAlign w:val="bottom"/>
          </w:tcPr>
          <w:p w14:paraId="0B4F3F9B" w14:textId="2199D56A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WY.7031</w:t>
            </w:r>
          </w:p>
        </w:tc>
        <w:tc>
          <w:tcPr>
            <w:tcW w:w="2133" w:type="dxa"/>
            <w:vAlign w:val="bottom"/>
          </w:tcPr>
          <w:p w14:paraId="7A47D846" w14:textId="2720532C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9 (0.07)</w:t>
            </w:r>
          </w:p>
        </w:tc>
        <w:tc>
          <w:tcPr>
            <w:tcW w:w="993" w:type="dxa"/>
            <w:vAlign w:val="bottom"/>
          </w:tcPr>
          <w:p w14:paraId="23D43CC2" w14:textId="30E7B067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994" w:type="dxa"/>
            <w:vAlign w:val="center"/>
          </w:tcPr>
          <w:p w14:paraId="202BABCE" w14:textId="1B8FE837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E77CE9" w:rsidRPr="008C241E" w14:paraId="25B05CC4" w14:textId="77777777" w:rsidTr="00111FB0">
        <w:trPr>
          <w:jc w:val="center"/>
        </w:trPr>
        <w:tc>
          <w:tcPr>
            <w:tcW w:w="2122" w:type="dxa"/>
            <w:vAlign w:val="bottom"/>
          </w:tcPr>
          <w:p w14:paraId="08BBFDBC" w14:textId="259D0C31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WY.4361</w:t>
            </w:r>
          </w:p>
        </w:tc>
        <w:tc>
          <w:tcPr>
            <w:tcW w:w="2133" w:type="dxa"/>
            <w:vAlign w:val="bottom"/>
          </w:tcPr>
          <w:p w14:paraId="2F01CB52" w14:textId="78AB615A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9 (0.06)</w:t>
            </w:r>
          </w:p>
        </w:tc>
        <w:tc>
          <w:tcPr>
            <w:tcW w:w="993" w:type="dxa"/>
            <w:vAlign w:val="bottom"/>
          </w:tcPr>
          <w:p w14:paraId="5E896E9E" w14:textId="43672028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994" w:type="dxa"/>
            <w:vAlign w:val="center"/>
          </w:tcPr>
          <w:p w14:paraId="59657E6F" w14:textId="7ACC5208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E77CE9" w:rsidRPr="008C241E" w14:paraId="1564152F" w14:textId="77777777" w:rsidTr="00111FB0">
        <w:trPr>
          <w:jc w:val="center"/>
        </w:trPr>
        <w:tc>
          <w:tcPr>
            <w:tcW w:w="2122" w:type="dxa"/>
            <w:vAlign w:val="bottom"/>
          </w:tcPr>
          <w:p w14:paraId="79E38904" w14:textId="14E96E9F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WY.7527</w:t>
            </w:r>
          </w:p>
        </w:tc>
        <w:tc>
          <w:tcPr>
            <w:tcW w:w="2133" w:type="dxa"/>
            <w:vAlign w:val="bottom"/>
          </w:tcPr>
          <w:p w14:paraId="290C590A" w14:textId="06C12B82" w:rsidR="00E77CE9" w:rsidRPr="0002668E" w:rsidRDefault="00E77CE9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2668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8 (0.07)</w:t>
            </w:r>
          </w:p>
        </w:tc>
        <w:tc>
          <w:tcPr>
            <w:tcW w:w="993" w:type="dxa"/>
            <w:vAlign w:val="bottom"/>
          </w:tcPr>
          <w:p w14:paraId="4B23E0FB" w14:textId="664975F8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994" w:type="dxa"/>
            <w:vAlign w:val="center"/>
          </w:tcPr>
          <w:p w14:paraId="3A7AD5AD" w14:textId="0B73E4C3" w:rsidR="00E77CE9" w:rsidRPr="008C241E" w:rsidRDefault="00A1375D" w:rsidP="00E77CE9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</w:tbl>
    <w:p w14:paraId="382A241D" w14:textId="77777777" w:rsidR="00EC2865" w:rsidRPr="008C241E" w:rsidRDefault="00EC2865">
      <w:pPr>
        <w:rPr>
          <w:rFonts w:ascii="Times New Roman" w:hAnsi="Times New Roman" w:cs="Times New Roman"/>
        </w:rPr>
        <w:sectPr w:rsidR="00EC2865" w:rsidRPr="008C241E" w:rsidSect="0093349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4487BDA" w14:textId="2E5FC922" w:rsidR="00EC2865" w:rsidRDefault="00EC2865" w:rsidP="00EC2865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8C241E">
        <w:rPr>
          <w:rFonts w:ascii="Times New Roman" w:hAnsi="Times New Roman" w:cs="Times New Roman"/>
          <w:b/>
          <w:bCs/>
        </w:rPr>
        <w:lastRenderedPageBreak/>
        <w:t xml:space="preserve">Supplementary Table </w:t>
      </w:r>
      <w:r w:rsidR="00061012">
        <w:rPr>
          <w:rFonts w:ascii="Times New Roman" w:hAnsi="Times New Roman" w:cs="Times New Roman"/>
          <w:b/>
          <w:bCs/>
        </w:rPr>
        <w:t>S</w:t>
      </w:r>
      <w:r w:rsidR="00587D2F">
        <w:rPr>
          <w:rFonts w:ascii="Times New Roman" w:hAnsi="Times New Roman" w:cs="Times New Roman"/>
          <w:b/>
          <w:bCs/>
        </w:rPr>
        <w:t>5</w:t>
      </w:r>
      <w:r w:rsidRPr="008C241E">
        <w:rPr>
          <w:rFonts w:ascii="Times New Roman" w:hAnsi="Times New Roman" w:cs="Times New Roman"/>
          <w:b/>
          <w:bCs/>
        </w:rPr>
        <w:t>. Associations between the change in depressive symptom scores and change in the relative abundance of taxa at the genus level one month after bowel preparation and colonoscopy compared to baseline.</w:t>
      </w:r>
      <w:r w:rsidRPr="008C241E">
        <w:rPr>
          <w:rFonts w:ascii="Times New Roman" w:hAnsi="Times New Roman" w:cs="Times New Roman"/>
        </w:rPr>
        <w:t xml:space="preserve"> Linear regression analyses were </w:t>
      </w:r>
      <w:r w:rsidRPr="008C241E">
        <w:rPr>
          <w:rFonts w:ascii="Times New Roman" w:hAnsi="Times New Roman" w:cs="Times New Roman"/>
          <w:lang w:val="en-US"/>
        </w:rPr>
        <w:t xml:space="preserve">adjusted for age, sex, body mass index, diet quality, </w:t>
      </w:r>
      <w:r w:rsidR="00E673F7">
        <w:rPr>
          <w:rFonts w:ascii="Times New Roman" w:hAnsi="Times New Roman" w:cs="Times New Roman"/>
          <w:lang w:val="en-US"/>
        </w:rPr>
        <w:t>irritable bowel syndrome at baseline</w:t>
      </w:r>
      <w:r w:rsidRPr="008C241E">
        <w:rPr>
          <w:rFonts w:ascii="Times New Roman" w:hAnsi="Times New Roman" w:cs="Times New Roman"/>
          <w:lang w:val="en-US"/>
        </w:rPr>
        <w:t xml:space="preserve">, and for multiple comparisons using </w:t>
      </w:r>
      <w:proofErr w:type="spellStart"/>
      <w:r w:rsidRPr="008C241E">
        <w:rPr>
          <w:rFonts w:ascii="Times New Roman" w:hAnsi="Times New Roman" w:cs="Times New Roman"/>
          <w:lang w:val="en-US"/>
        </w:rPr>
        <w:t>Benjamini</w:t>
      </w:r>
      <w:proofErr w:type="spellEnd"/>
      <w:r w:rsidRPr="008C241E">
        <w:rPr>
          <w:rFonts w:ascii="Times New Roman" w:hAnsi="Times New Roman" w:cs="Times New Roman"/>
          <w:lang w:val="en-US"/>
        </w:rPr>
        <w:t>-Hochberg correction (q&lt;0.05).</w:t>
      </w:r>
    </w:p>
    <w:p w14:paraId="7E5A6590" w14:textId="77777777" w:rsidR="00CA56E8" w:rsidRPr="008C241E" w:rsidRDefault="00CA56E8" w:rsidP="00EC2865">
      <w:pPr>
        <w:spacing w:line="360" w:lineRule="auto"/>
        <w:jc w:val="both"/>
        <w:rPr>
          <w:rFonts w:ascii="Times New Roman" w:hAnsi="Times New Roman" w:cs="Times New Roman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93"/>
        <w:gridCol w:w="1780"/>
        <w:gridCol w:w="1321"/>
        <w:gridCol w:w="1116"/>
      </w:tblGrid>
      <w:tr w:rsidR="00AC22A9" w:rsidRPr="008C241E" w14:paraId="1E355DB8" w14:textId="77777777" w:rsidTr="00AC22A9">
        <w:trPr>
          <w:jc w:val="center"/>
        </w:trPr>
        <w:tc>
          <w:tcPr>
            <w:tcW w:w="2893" w:type="dxa"/>
          </w:tcPr>
          <w:p w14:paraId="5BC42951" w14:textId="77777777" w:rsidR="00AC22A9" w:rsidRPr="008C241E" w:rsidRDefault="00AC22A9" w:rsidP="001E0ED4">
            <w:pPr>
              <w:spacing w:line="36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enus</w:t>
            </w:r>
          </w:p>
        </w:tc>
        <w:tc>
          <w:tcPr>
            <w:tcW w:w="1780" w:type="dxa"/>
          </w:tcPr>
          <w:p w14:paraId="0F720170" w14:textId="4F3A6516" w:rsidR="00AC22A9" w:rsidRPr="008C241E" w:rsidRDefault="00AC22A9" w:rsidP="001E0ED4">
            <w:pPr>
              <w:spacing w:line="36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efficient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(SE)</w:t>
            </w:r>
          </w:p>
        </w:tc>
        <w:tc>
          <w:tcPr>
            <w:tcW w:w="1321" w:type="dxa"/>
          </w:tcPr>
          <w:p w14:paraId="23ADE694" w14:textId="45889DD2" w:rsidR="00AC22A9" w:rsidRPr="008C241E" w:rsidRDefault="00AC22A9" w:rsidP="001E0ED4">
            <w:pPr>
              <w:spacing w:line="36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-value</w:t>
            </w:r>
          </w:p>
        </w:tc>
        <w:tc>
          <w:tcPr>
            <w:tcW w:w="1116" w:type="dxa"/>
          </w:tcPr>
          <w:p w14:paraId="263A1B48" w14:textId="77777777" w:rsidR="00AC22A9" w:rsidRPr="008C241E" w:rsidRDefault="00AC22A9" w:rsidP="001E0ED4">
            <w:pPr>
              <w:spacing w:line="36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q-value</w:t>
            </w:r>
          </w:p>
        </w:tc>
      </w:tr>
      <w:tr w:rsidR="001C5E86" w:rsidRPr="008C241E" w14:paraId="74D5A123" w14:textId="1E44F6DA" w:rsidTr="00E33E8E">
        <w:trPr>
          <w:jc w:val="center"/>
        </w:trPr>
        <w:tc>
          <w:tcPr>
            <w:tcW w:w="7110" w:type="dxa"/>
            <w:gridSpan w:val="4"/>
            <w:shd w:val="clear" w:color="auto" w:fill="E7E6E6" w:themeFill="background2"/>
          </w:tcPr>
          <w:p w14:paraId="56BEC5E3" w14:textId="794499CE" w:rsidR="001C5E86" w:rsidRPr="008C241E" w:rsidRDefault="001C5E86" w:rsidP="00EE601F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egatively associated</w:t>
            </w:r>
          </w:p>
        </w:tc>
      </w:tr>
      <w:tr w:rsidR="00962D68" w:rsidRPr="008C241E" w14:paraId="53E8D70F" w14:textId="77777777" w:rsidTr="00FB0865">
        <w:trPr>
          <w:jc w:val="center"/>
        </w:trPr>
        <w:tc>
          <w:tcPr>
            <w:tcW w:w="2893" w:type="dxa"/>
            <w:vAlign w:val="center"/>
          </w:tcPr>
          <w:p w14:paraId="4293B8FF" w14:textId="77777777" w:rsidR="00962D68" w:rsidRPr="008C241E" w:rsidRDefault="00962D68" w:rsidP="00962D68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uminococcaceae UCG-009</w:t>
            </w:r>
          </w:p>
        </w:tc>
        <w:tc>
          <w:tcPr>
            <w:tcW w:w="1780" w:type="dxa"/>
            <w:vAlign w:val="center"/>
          </w:tcPr>
          <w:p w14:paraId="382CEB79" w14:textId="623FBB90" w:rsidR="00962D68" w:rsidRPr="008C241E" w:rsidRDefault="00962D68" w:rsidP="00962D68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0.94 (0.23)</w:t>
            </w:r>
          </w:p>
        </w:tc>
        <w:tc>
          <w:tcPr>
            <w:tcW w:w="1321" w:type="dxa"/>
            <w:vAlign w:val="bottom"/>
          </w:tcPr>
          <w:p w14:paraId="2E525CD2" w14:textId="3CE2D02C" w:rsidR="00962D68" w:rsidRPr="00962D68" w:rsidRDefault="001C5E86" w:rsidP="00962D68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 w:rsidR="00962D68" w:rsidRPr="00962D6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16" w:type="dxa"/>
            <w:vAlign w:val="bottom"/>
          </w:tcPr>
          <w:p w14:paraId="5D279E18" w14:textId="15C617F7" w:rsidR="00962D68" w:rsidRPr="00962D68" w:rsidRDefault="00962D68" w:rsidP="00962D68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62D6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8</w:t>
            </w:r>
          </w:p>
        </w:tc>
      </w:tr>
      <w:tr w:rsidR="00962D68" w:rsidRPr="008C241E" w14:paraId="66305B1F" w14:textId="77777777" w:rsidTr="00FB0865">
        <w:trPr>
          <w:jc w:val="center"/>
        </w:trPr>
        <w:tc>
          <w:tcPr>
            <w:tcW w:w="2893" w:type="dxa"/>
            <w:vAlign w:val="center"/>
          </w:tcPr>
          <w:p w14:paraId="268F3A36" w14:textId="77777777" w:rsidR="00962D68" w:rsidRPr="008C241E" w:rsidRDefault="00962D68" w:rsidP="00962D68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rryflintia</w:t>
            </w:r>
          </w:p>
        </w:tc>
        <w:tc>
          <w:tcPr>
            <w:tcW w:w="1780" w:type="dxa"/>
            <w:vAlign w:val="center"/>
          </w:tcPr>
          <w:p w14:paraId="5FB8E256" w14:textId="36C3A187" w:rsidR="00962D68" w:rsidRPr="008C241E" w:rsidRDefault="00962D68" w:rsidP="00962D68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7 (0.19)</w:t>
            </w:r>
          </w:p>
        </w:tc>
        <w:tc>
          <w:tcPr>
            <w:tcW w:w="1321" w:type="dxa"/>
            <w:vAlign w:val="bottom"/>
          </w:tcPr>
          <w:p w14:paraId="52CFEA56" w14:textId="6B921188" w:rsidR="00962D68" w:rsidRPr="00962D68" w:rsidRDefault="00962D68" w:rsidP="00962D68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2D6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1116" w:type="dxa"/>
            <w:vAlign w:val="bottom"/>
          </w:tcPr>
          <w:p w14:paraId="632A3B43" w14:textId="5DB76E17" w:rsidR="00962D68" w:rsidRPr="00962D68" w:rsidRDefault="00962D68" w:rsidP="00962D68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2D6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5</w:t>
            </w:r>
          </w:p>
        </w:tc>
      </w:tr>
      <w:tr w:rsidR="00962D68" w:rsidRPr="008C241E" w14:paraId="3F9E181C" w14:textId="77777777" w:rsidTr="00FB0865">
        <w:trPr>
          <w:jc w:val="center"/>
        </w:trPr>
        <w:tc>
          <w:tcPr>
            <w:tcW w:w="2893" w:type="dxa"/>
            <w:vAlign w:val="center"/>
          </w:tcPr>
          <w:p w14:paraId="68248FAC" w14:textId="25665FBB" w:rsidR="00962D68" w:rsidRPr="008C241E" w:rsidRDefault="00962D68" w:rsidP="00962D68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1780" w:type="dxa"/>
            <w:vAlign w:val="center"/>
          </w:tcPr>
          <w:p w14:paraId="5DA8AA66" w14:textId="0B754FC7" w:rsidR="00962D68" w:rsidRPr="008C241E" w:rsidRDefault="00962D68" w:rsidP="00962D68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6 (0.17)</w:t>
            </w:r>
          </w:p>
        </w:tc>
        <w:tc>
          <w:tcPr>
            <w:tcW w:w="1321" w:type="dxa"/>
            <w:vAlign w:val="bottom"/>
          </w:tcPr>
          <w:p w14:paraId="2A9E00FE" w14:textId="6107408B" w:rsidR="00962D68" w:rsidRPr="00962D68" w:rsidRDefault="00962D68" w:rsidP="00962D68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2D6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6</w:t>
            </w:r>
          </w:p>
        </w:tc>
        <w:tc>
          <w:tcPr>
            <w:tcW w:w="1116" w:type="dxa"/>
            <w:vAlign w:val="bottom"/>
          </w:tcPr>
          <w:p w14:paraId="26CA72AD" w14:textId="6E440CAE" w:rsidR="00962D68" w:rsidRPr="00962D68" w:rsidRDefault="00962D68" w:rsidP="00962D68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2D6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1</w:t>
            </w:r>
          </w:p>
        </w:tc>
      </w:tr>
      <w:tr w:rsidR="00962D68" w:rsidRPr="008C241E" w14:paraId="42AE96C5" w14:textId="77777777" w:rsidTr="00FB0865">
        <w:trPr>
          <w:jc w:val="center"/>
        </w:trPr>
        <w:tc>
          <w:tcPr>
            <w:tcW w:w="2893" w:type="dxa"/>
            <w:vAlign w:val="center"/>
          </w:tcPr>
          <w:p w14:paraId="2F0FCC08" w14:textId="314490AF" w:rsidR="00962D68" w:rsidRPr="008C241E" w:rsidRDefault="00962D68" w:rsidP="00962D68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</w:t>
            </w:r>
          </w:p>
        </w:tc>
        <w:tc>
          <w:tcPr>
            <w:tcW w:w="1780" w:type="dxa"/>
            <w:vAlign w:val="center"/>
          </w:tcPr>
          <w:p w14:paraId="0C130AED" w14:textId="0605114C" w:rsidR="00962D68" w:rsidRPr="008C241E" w:rsidRDefault="00962D68" w:rsidP="00962D68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3 (0.08)</w:t>
            </w:r>
          </w:p>
        </w:tc>
        <w:tc>
          <w:tcPr>
            <w:tcW w:w="1321" w:type="dxa"/>
            <w:vAlign w:val="bottom"/>
          </w:tcPr>
          <w:p w14:paraId="5196EC88" w14:textId="43A7568A" w:rsidR="00962D68" w:rsidRPr="00962D68" w:rsidRDefault="00962D68" w:rsidP="00962D68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2D6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16" w:type="dxa"/>
            <w:vAlign w:val="bottom"/>
          </w:tcPr>
          <w:p w14:paraId="732A8EA0" w14:textId="05AFB232" w:rsidR="00962D68" w:rsidRPr="00962D68" w:rsidRDefault="00962D68" w:rsidP="00962D68">
            <w:pPr>
              <w:spacing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2D6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5</w:t>
            </w:r>
          </w:p>
        </w:tc>
      </w:tr>
      <w:tr w:rsidR="00962D68" w:rsidRPr="008C241E" w14:paraId="7F6F7A65" w14:textId="77777777" w:rsidTr="001C5E86">
        <w:trPr>
          <w:jc w:val="center"/>
        </w:trPr>
        <w:tc>
          <w:tcPr>
            <w:tcW w:w="2893" w:type="dxa"/>
            <w:vAlign w:val="center"/>
          </w:tcPr>
          <w:p w14:paraId="3EDAED24" w14:textId="107819D1" w:rsidR="00962D68" w:rsidRPr="008C241E" w:rsidRDefault="00962D68" w:rsidP="00962D68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Klebsiella</w:t>
            </w:r>
          </w:p>
        </w:tc>
        <w:tc>
          <w:tcPr>
            <w:tcW w:w="1780" w:type="dxa"/>
            <w:vAlign w:val="bottom"/>
          </w:tcPr>
          <w:p w14:paraId="6FC8554B" w14:textId="788F0FC1" w:rsidR="00962D68" w:rsidRPr="008C241E" w:rsidRDefault="00962D68" w:rsidP="001C5E86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0.14 (0.05)</w:t>
            </w:r>
          </w:p>
        </w:tc>
        <w:tc>
          <w:tcPr>
            <w:tcW w:w="1321" w:type="dxa"/>
            <w:vAlign w:val="bottom"/>
          </w:tcPr>
          <w:p w14:paraId="737D0891" w14:textId="4053D545" w:rsidR="00962D68" w:rsidRPr="00962D68" w:rsidRDefault="00962D68" w:rsidP="00962D68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62D6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1116" w:type="dxa"/>
            <w:vAlign w:val="bottom"/>
          </w:tcPr>
          <w:p w14:paraId="110B740B" w14:textId="6B299F3E" w:rsidR="00962D68" w:rsidRPr="00962D68" w:rsidRDefault="00962D68" w:rsidP="00962D68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62D6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0</w:t>
            </w:r>
          </w:p>
        </w:tc>
      </w:tr>
      <w:tr w:rsidR="001C5E86" w:rsidRPr="008C241E" w14:paraId="47B1FADF" w14:textId="0B9EF5BC" w:rsidTr="00612E4F">
        <w:trPr>
          <w:jc w:val="center"/>
        </w:trPr>
        <w:tc>
          <w:tcPr>
            <w:tcW w:w="7110" w:type="dxa"/>
            <w:gridSpan w:val="4"/>
            <w:shd w:val="clear" w:color="auto" w:fill="E7E6E6" w:themeFill="background2"/>
          </w:tcPr>
          <w:p w14:paraId="6C45D322" w14:textId="47312536" w:rsidR="001C5E86" w:rsidRPr="008C241E" w:rsidRDefault="001C5E86" w:rsidP="00EE601F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ositively associated</w:t>
            </w:r>
          </w:p>
        </w:tc>
      </w:tr>
      <w:tr w:rsidR="00AC22A9" w:rsidRPr="008C241E" w14:paraId="6D615777" w14:textId="77777777" w:rsidTr="00AC22A9">
        <w:trPr>
          <w:jc w:val="center"/>
        </w:trPr>
        <w:tc>
          <w:tcPr>
            <w:tcW w:w="2893" w:type="dxa"/>
            <w:vAlign w:val="center"/>
          </w:tcPr>
          <w:p w14:paraId="11F21E59" w14:textId="5A505B58" w:rsidR="00AC22A9" w:rsidRPr="008C241E" w:rsidRDefault="00D64A5D" w:rsidP="001E0ED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ranulicatella</w:t>
            </w:r>
          </w:p>
        </w:tc>
        <w:tc>
          <w:tcPr>
            <w:tcW w:w="1780" w:type="dxa"/>
            <w:vAlign w:val="center"/>
          </w:tcPr>
          <w:p w14:paraId="1082EDF0" w14:textId="4A3C5763" w:rsidR="00AC22A9" w:rsidRPr="008C241E" w:rsidRDefault="00D64A5D" w:rsidP="001E0ED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2 (0.10)</w:t>
            </w:r>
          </w:p>
        </w:tc>
        <w:tc>
          <w:tcPr>
            <w:tcW w:w="1321" w:type="dxa"/>
            <w:vAlign w:val="center"/>
          </w:tcPr>
          <w:p w14:paraId="09EECD1C" w14:textId="24088ED1" w:rsidR="00AC22A9" w:rsidRPr="008C241E" w:rsidRDefault="00962D68" w:rsidP="001E0ED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6</w:t>
            </w:r>
          </w:p>
        </w:tc>
        <w:tc>
          <w:tcPr>
            <w:tcW w:w="1116" w:type="dxa"/>
            <w:vAlign w:val="center"/>
          </w:tcPr>
          <w:p w14:paraId="7D3ECD92" w14:textId="3F434C4B" w:rsidR="00AC22A9" w:rsidRPr="008C241E" w:rsidRDefault="00616239" w:rsidP="001E0ED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41</w:t>
            </w:r>
          </w:p>
        </w:tc>
      </w:tr>
      <w:tr w:rsidR="00AC22A9" w:rsidRPr="008C241E" w14:paraId="7A7E49F3" w14:textId="77777777" w:rsidTr="00AC22A9">
        <w:trPr>
          <w:jc w:val="center"/>
        </w:trPr>
        <w:tc>
          <w:tcPr>
            <w:tcW w:w="2893" w:type="dxa"/>
            <w:vAlign w:val="center"/>
          </w:tcPr>
          <w:p w14:paraId="4A6572FB" w14:textId="31889262" w:rsidR="00AC22A9" w:rsidRPr="008C241E" w:rsidRDefault="00D64A5D" w:rsidP="001E0ED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ultured</w:t>
            </w:r>
          </w:p>
        </w:tc>
        <w:tc>
          <w:tcPr>
            <w:tcW w:w="1780" w:type="dxa"/>
            <w:vAlign w:val="center"/>
          </w:tcPr>
          <w:p w14:paraId="30F8DFAD" w14:textId="6CF0F183" w:rsidR="00AC22A9" w:rsidRPr="008C241E" w:rsidRDefault="00D64A5D" w:rsidP="001E0ED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5 (0.04)</w:t>
            </w:r>
          </w:p>
        </w:tc>
        <w:tc>
          <w:tcPr>
            <w:tcW w:w="1321" w:type="dxa"/>
            <w:vAlign w:val="center"/>
          </w:tcPr>
          <w:p w14:paraId="56A9B72E" w14:textId="79EAFD8E" w:rsidR="00AC22A9" w:rsidRPr="008C241E" w:rsidRDefault="00616239" w:rsidP="001E0ED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116" w:type="dxa"/>
            <w:vAlign w:val="center"/>
          </w:tcPr>
          <w:p w14:paraId="3F6AAD11" w14:textId="34269D7C" w:rsidR="00AC22A9" w:rsidRPr="008C241E" w:rsidRDefault="00616239" w:rsidP="001E0ED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03</w:t>
            </w:r>
          </w:p>
        </w:tc>
      </w:tr>
      <w:tr w:rsidR="00AC22A9" w:rsidRPr="008C241E" w14:paraId="54440630" w14:textId="77777777" w:rsidTr="00AC22A9">
        <w:trPr>
          <w:jc w:val="center"/>
        </w:trPr>
        <w:tc>
          <w:tcPr>
            <w:tcW w:w="2893" w:type="dxa"/>
            <w:vAlign w:val="center"/>
          </w:tcPr>
          <w:p w14:paraId="59E7FB3E" w14:textId="4E7C1432" w:rsidR="00AC22A9" w:rsidRPr="008C241E" w:rsidRDefault="00D64A5D" w:rsidP="001E0ED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241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emophilus</w:t>
            </w:r>
          </w:p>
        </w:tc>
        <w:tc>
          <w:tcPr>
            <w:tcW w:w="1780" w:type="dxa"/>
            <w:vAlign w:val="center"/>
          </w:tcPr>
          <w:p w14:paraId="339E5F0D" w14:textId="659B9A47" w:rsidR="00AC22A9" w:rsidRPr="008C241E" w:rsidRDefault="00962D68" w:rsidP="001E0ED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3 (0.06)</w:t>
            </w:r>
          </w:p>
        </w:tc>
        <w:tc>
          <w:tcPr>
            <w:tcW w:w="1321" w:type="dxa"/>
            <w:vAlign w:val="center"/>
          </w:tcPr>
          <w:p w14:paraId="5DB15448" w14:textId="30B50180" w:rsidR="00AC22A9" w:rsidRPr="008C241E" w:rsidRDefault="00616239" w:rsidP="001E0ED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4</w:t>
            </w:r>
          </w:p>
        </w:tc>
        <w:tc>
          <w:tcPr>
            <w:tcW w:w="1116" w:type="dxa"/>
            <w:vAlign w:val="center"/>
          </w:tcPr>
          <w:p w14:paraId="1D8D640D" w14:textId="49C405F8" w:rsidR="00AC22A9" w:rsidRPr="008C241E" w:rsidRDefault="00616239" w:rsidP="001E0ED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41</w:t>
            </w:r>
          </w:p>
        </w:tc>
      </w:tr>
    </w:tbl>
    <w:p w14:paraId="3ADDDA10" w14:textId="77777777" w:rsidR="00EC2865" w:rsidRPr="008C241E" w:rsidRDefault="00EC2865">
      <w:pPr>
        <w:rPr>
          <w:rFonts w:ascii="Times New Roman" w:hAnsi="Times New Roman" w:cs="Times New Roman"/>
        </w:rPr>
      </w:pPr>
    </w:p>
    <w:p w14:paraId="0F904121" w14:textId="77777777" w:rsidR="00EC2865" w:rsidRPr="008C241E" w:rsidRDefault="00EC2865">
      <w:pPr>
        <w:rPr>
          <w:rFonts w:ascii="Times New Roman" w:hAnsi="Times New Roman" w:cs="Times New Roman"/>
        </w:rPr>
      </w:pPr>
    </w:p>
    <w:p w14:paraId="45290DB5" w14:textId="516444B7" w:rsidR="00755E02" w:rsidRDefault="00755E0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FF18C19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b/>
          <w:bCs/>
        </w:rPr>
      </w:pPr>
      <w:r w:rsidRPr="0026105D">
        <w:rPr>
          <w:rFonts w:ascii="Times New Roman" w:hAnsi="Times New Roman" w:cs="Times New Roman"/>
          <w:b/>
          <w:bCs/>
        </w:rPr>
        <w:lastRenderedPageBreak/>
        <w:t>Supplementary Material</w:t>
      </w:r>
    </w:p>
    <w:p w14:paraId="1098590D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b/>
          <w:bCs/>
        </w:rPr>
      </w:pPr>
    </w:p>
    <w:p w14:paraId="3F9D0384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b/>
          <w:bCs/>
        </w:rPr>
      </w:pPr>
      <w:r w:rsidRPr="0026105D">
        <w:rPr>
          <w:rFonts w:ascii="Times New Roman" w:hAnsi="Times New Roman" w:cs="Times New Roman"/>
          <w:b/>
          <w:bCs/>
        </w:rPr>
        <w:t>RStudio libraries:</w:t>
      </w:r>
    </w:p>
    <w:p w14:paraId="059CB6D9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b/>
          <w:bCs/>
        </w:rPr>
      </w:pPr>
    </w:p>
    <w:p w14:paraId="681F58C7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proofErr w:type="spellStart"/>
      <w:r w:rsidRPr="0026105D">
        <w:rPr>
          <w:rFonts w:ascii="Times New Roman" w:hAnsi="Times New Roman" w:cs="Times New Roman"/>
          <w:u w:val="single"/>
        </w:rPr>
        <w:t>tidyverse</w:t>
      </w:r>
      <w:proofErr w:type="spellEnd"/>
    </w:p>
    <w:p w14:paraId="159DC21B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 xml:space="preserve">Wickham H, </w:t>
      </w:r>
      <w:proofErr w:type="spellStart"/>
      <w:r w:rsidRPr="0026105D">
        <w:rPr>
          <w:rFonts w:ascii="Times New Roman" w:hAnsi="Times New Roman" w:cs="Times New Roman"/>
        </w:rPr>
        <w:t>Averick</w:t>
      </w:r>
      <w:proofErr w:type="spellEnd"/>
      <w:r w:rsidRPr="0026105D">
        <w:rPr>
          <w:rFonts w:ascii="Times New Roman" w:hAnsi="Times New Roman" w:cs="Times New Roman"/>
        </w:rPr>
        <w:t xml:space="preserve"> M, Bryan J, Chang W, McGowan LD, François R, </w:t>
      </w:r>
      <w:proofErr w:type="spellStart"/>
      <w:r w:rsidRPr="0026105D">
        <w:rPr>
          <w:rFonts w:ascii="Times New Roman" w:hAnsi="Times New Roman" w:cs="Times New Roman"/>
        </w:rPr>
        <w:t>Grolemund</w:t>
      </w:r>
      <w:proofErr w:type="spellEnd"/>
      <w:r w:rsidRPr="0026105D">
        <w:rPr>
          <w:rFonts w:ascii="Times New Roman" w:hAnsi="Times New Roman" w:cs="Times New Roman"/>
        </w:rPr>
        <w:t xml:space="preserve"> G,</w:t>
      </w:r>
    </w:p>
    <w:p w14:paraId="602C4A4B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Hayes A, Henry L, Hester J, Kuhn M, Pedersen TL, Miller E, Bache SM, Müller K,</w:t>
      </w:r>
    </w:p>
    <w:p w14:paraId="1E2AF9D6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Ooms</w:t>
      </w:r>
      <w:proofErr w:type="spellEnd"/>
      <w:r w:rsidRPr="0026105D">
        <w:rPr>
          <w:rFonts w:ascii="Times New Roman" w:hAnsi="Times New Roman" w:cs="Times New Roman"/>
        </w:rPr>
        <w:t xml:space="preserve"> J, Robinson D, Seidel DP, </w:t>
      </w:r>
      <w:proofErr w:type="spellStart"/>
      <w:r w:rsidRPr="0026105D">
        <w:rPr>
          <w:rFonts w:ascii="Times New Roman" w:hAnsi="Times New Roman" w:cs="Times New Roman"/>
        </w:rPr>
        <w:t>Spinu</w:t>
      </w:r>
      <w:proofErr w:type="spellEnd"/>
      <w:r w:rsidRPr="0026105D">
        <w:rPr>
          <w:rFonts w:ascii="Times New Roman" w:hAnsi="Times New Roman" w:cs="Times New Roman"/>
        </w:rPr>
        <w:t xml:space="preserve"> V, Takahashi K, Vaughan D, Wilke C, Woo K,</w:t>
      </w:r>
    </w:p>
    <w:p w14:paraId="71BF515E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Yutani</w:t>
      </w:r>
      <w:proofErr w:type="spellEnd"/>
      <w:r w:rsidRPr="0026105D">
        <w:rPr>
          <w:rFonts w:ascii="Times New Roman" w:hAnsi="Times New Roman" w:cs="Times New Roman"/>
        </w:rPr>
        <w:t xml:space="preserve"> H (2019). “Welcome to the </w:t>
      </w:r>
      <w:proofErr w:type="spellStart"/>
      <w:r w:rsidRPr="0026105D">
        <w:rPr>
          <w:rFonts w:ascii="Times New Roman" w:hAnsi="Times New Roman" w:cs="Times New Roman"/>
        </w:rPr>
        <w:t>tidyverse</w:t>
      </w:r>
      <w:proofErr w:type="spellEnd"/>
      <w:r w:rsidRPr="0026105D">
        <w:rPr>
          <w:rFonts w:ascii="Times New Roman" w:hAnsi="Times New Roman" w:cs="Times New Roman"/>
        </w:rPr>
        <w:t xml:space="preserve">.” _Journal of </w:t>
      </w:r>
      <w:proofErr w:type="gramStart"/>
      <w:r w:rsidRPr="0026105D">
        <w:rPr>
          <w:rFonts w:ascii="Times New Roman" w:hAnsi="Times New Roman" w:cs="Times New Roman"/>
        </w:rPr>
        <w:t>Open Source</w:t>
      </w:r>
      <w:proofErr w:type="gramEnd"/>
      <w:r w:rsidRPr="0026105D">
        <w:rPr>
          <w:rFonts w:ascii="Times New Roman" w:hAnsi="Times New Roman" w:cs="Times New Roman"/>
        </w:rPr>
        <w:t xml:space="preserve"> Software_,</w:t>
      </w:r>
    </w:p>
    <w:p w14:paraId="53A1800E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*4*(43), 1686. doi:10.21105/joss.01686 &lt;https://doi.org/10.21105/joss.01686&gt;.</w:t>
      </w:r>
    </w:p>
    <w:p w14:paraId="75BA6B21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0BACCD39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proofErr w:type="spellStart"/>
      <w:r w:rsidRPr="0026105D">
        <w:rPr>
          <w:rFonts w:ascii="Times New Roman" w:hAnsi="Times New Roman" w:cs="Times New Roman"/>
          <w:u w:val="single"/>
        </w:rPr>
        <w:t>knitr</w:t>
      </w:r>
      <w:proofErr w:type="spellEnd"/>
    </w:p>
    <w:p w14:paraId="7F49BD53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Xie</w:t>
      </w:r>
      <w:proofErr w:type="spellEnd"/>
      <w:r w:rsidRPr="0026105D">
        <w:rPr>
          <w:rFonts w:ascii="Times New Roman" w:hAnsi="Times New Roman" w:cs="Times New Roman"/>
        </w:rPr>
        <w:t xml:space="preserve"> Y (2023). _</w:t>
      </w:r>
      <w:proofErr w:type="spellStart"/>
      <w:r w:rsidRPr="0026105D">
        <w:rPr>
          <w:rFonts w:ascii="Times New Roman" w:hAnsi="Times New Roman" w:cs="Times New Roman"/>
        </w:rPr>
        <w:t>knitr</w:t>
      </w:r>
      <w:proofErr w:type="spellEnd"/>
      <w:r w:rsidRPr="0026105D">
        <w:rPr>
          <w:rFonts w:ascii="Times New Roman" w:hAnsi="Times New Roman" w:cs="Times New Roman"/>
        </w:rPr>
        <w:t>: A General-Purpose Package for Dynamic Report Generation in</w:t>
      </w:r>
    </w:p>
    <w:p w14:paraId="4AF10D24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R_. R package version 1.43, &lt;https://yihui.org/knitr/&gt;.</w:t>
      </w:r>
    </w:p>
    <w:p w14:paraId="1C91FED0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Xie</w:t>
      </w:r>
      <w:proofErr w:type="spellEnd"/>
      <w:r w:rsidRPr="0026105D">
        <w:rPr>
          <w:rFonts w:ascii="Times New Roman" w:hAnsi="Times New Roman" w:cs="Times New Roman"/>
        </w:rPr>
        <w:t xml:space="preserve"> Y (2015). _Dynamic Documents with R and </w:t>
      </w:r>
      <w:proofErr w:type="spellStart"/>
      <w:r w:rsidRPr="0026105D">
        <w:rPr>
          <w:rFonts w:ascii="Times New Roman" w:hAnsi="Times New Roman" w:cs="Times New Roman"/>
        </w:rPr>
        <w:t>knitr</w:t>
      </w:r>
      <w:proofErr w:type="spellEnd"/>
      <w:r w:rsidRPr="0026105D">
        <w:rPr>
          <w:rFonts w:ascii="Times New Roman" w:hAnsi="Times New Roman" w:cs="Times New Roman"/>
        </w:rPr>
        <w:t>_, 2nd edition. Chapman and</w:t>
      </w:r>
    </w:p>
    <w:p w14:paraId="27E93826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Hall/CRC, Boca Raton, Florida. ISBN 978-1498716963, &lt;https://yihui.org/knitr/&gt;.</w:t>
      </w:r>
    </w:p>
    <w:p w14:paraId="391BC154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Xie</w:t>
      </w:r>
      <w:proofErr w:type="spellEnd"/>
      <w:r w:rsidRPr="0026105D">
        <w:rPr>
          <w:rFonts w:ascii="Times New Roman" w:hAnsi="Times New Roman" w:cs="Times New Roman"/>
        </w:rPr>
        <w:t xml:space="preserve"> Y (2014). “</w:t>
      </w:r>
      <w:proofErr w:type="spellStart"/>
      <w:proofErr w:type="gramStart"/>
      <w:r w:rsidRPr="0026105D">
        <w:rPr>
          <w:rFonts w:ascii="Times New Roman" w:hAnsi="Times New Roman" w:cs="Times New Roman"/>
        </w:rPr>
        <w:t>knitr</w:t>
      </w:r>
      <w:proofErr w:type="spellEnd"/>
      <w:proofErr w:type="gramEnd"/>
      <w:r w:rsidRPr="0026105D">
        <w:rPr>
          <w:rFonts w:ascii="Times New Roman" w:hAnsi="Times New Roman" w:cs="Times New Roman"/>
        </w:rPr>
        <w:t>: A Comprehensive Tool for Reproducible Research in R.” In</w:t>
      </w:r>
    </w:p>
    <w:p w14:paraId="78D47DD7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Stodden</w:t>
      </w:r>
      <w:proofErr w:type="spellEnd"/>
      <w:r w:rsidRPr="0026105D">
        <w:rPr>
          <w:rFonts w:ascii="Times New Roman" w:hAnsi="Times New Roman" w:cs="Times New Roman"/>
        </w:rPr>
        <w:t xml:space="preserve"> V, </w:t>
      </w:r>
      <w:proofErr w:type="spellStart"/>
      <w:r w:rsidRPr="0026105D">
        <w:rPr>
          <w:rFonts w:ascii="Times New Roman" w:hAnsi="Times New Roman" w:cs="Times New Roman"/>
        </w:rPr>
        <w:t>Leisch</w:t>
      </w:r>
      <w:proofErr w:type="spellEnd"/>
      <w:r w:rsidRPr="0026105D">
        <w:rPr>
          <w:rFonts w:ascii="Times New Roman" w:hAnsi="Times New Roman" w:cs="Times New Roman"/>
        </w:rPr>
        <w:t xml:space="preserve"> F, Peng RD (eds.), _Implementing Reproducible Computational</w:t>
      </w:r>
    </w:p>
    <w:p w14:paraId="0AECA881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Research_. Chapman and Hall/CRC. ISBN 978-1466561595.</w:t>
      </w:r>
    </w:p>
    <w:p w14:paraId="34091908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5C121C46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proofErr w:type="spellStart"/>
      <w:r w:rsidRPr="0026105D">
        <w:rPr>
          <w:rFonts w:ascii="Times New Roman" w:hAnsi="Times New Roman" w:cs="Times New Roman"/>
          <w:u w:val="single"/>
        </w:rPr>
        <w:t>microbiomeMarker</w:t>
      </w:r>
      <w:proofErr w:type="spellEnd"/>
    </w:p>
    <w:p w14:paraId="3DD39780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 xml:space="preserve">Cao Y, Dong Q, Wang D, Zhang P, Liu Y, </w:t>
      </w:r>
      <w:proofErr w:type="spellStart"/>
      <w:r w:rsidRPr="0026105D">
        <w:rPr>
          <w:rFonts w:ascii="Times New Roman" w:hAnsi="Times New Roman" w:cs="Times New Roman"/>
        </w:rPr>
        <w:t>Niu</w:t>
      </w:r>
      <w:proofErr w:type="spellEnd"/>
      <w:r w:rsidRPr="0026105D">
        <w:rPr>
          <w:rFonts w:ascii="Times New Roman" w:hAnsi="Times New Roman" w:cs="Times New Roman"/>
        </w:rPr>
        <w:t xml:space="preserve"> C (2022). “</w:t>
      </w:r>
      <w:proofErr w:type="spellStart"/>
      <w:r w:rsidRPr="0026105D">
        <w:rPr>
          <w:rFonts w:ascii="Times New Roman" w:hAnsi="Times New Roman" w:cs="Times New Roman"/>
        </w:rPr>
        <w:t>microbiomeMarker</w:t>
      </w:r>
      <w:proofErr w:type="spellEnd"/>
      <w:r w:rsidRPr="0026105D">
        <w:rPr>
          <w:rFonts w:ascii="Times New Roman" w:hAnsi="Times New Roman" w:cs="Times New Roman"/>
        </w:rPr>
        <w:t>: an</w:t>
      </w:r>
    </w:p>
    <w:p w14:paraId="7967DCD1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R/Bioconductor package for microbiome marker identification and visualization.”</w:t>
      </w:r>
    </w:p>
    <w:p w14:paraId="208F3D88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_Bioinformatics_. doi:10.1093/bioinformatics/btac438</w:t>
      </w:r>
    </w:p>
    <w:p w14:paraId="32384AC5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&lt;https://doi.org/10.1093/bioinformatics/btac438&gt;.</w:t>
      </w:r>
    </w:p>
    <w:p w14:paraId="34994288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769A2283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proofErr w:type="spellStart"/>
      <w:r w:rsidRPr="0026105D">
        <w:rPr>
          <w:rFonts w:ascii="Times New Roman" w:hAnsi="Times New Roman" w:cs="Times New Roman"/>
          <w:u w:val="single"/>
        </w:rPr>
        <w:t>phyloseq</w:t>
      </w:r>
      <w:proofErr w:type="spellEnd"/>
    </w:p>
    <w:p w14:paraId="122AE3E5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McMurdie</w:t>
      </w:r>
      <w:proofErr w:type="spellEnd"/>
      <w:r w:rsidRPr="0026105D">
        <w:rPr>
          <w:rFonts w:ascii="Times New Roman" w:hAnsi="Times New Roman" w:cs="Times New Roman"/>
        </w:rPr>
        <w:t xml:space="preserve"> PJ, Holmes S (2013). “</w:t>
      </w:r>
      <w:proofErr w:type="spellStart"/>
      <w:proofErr w:type="gramStart"/>
      <w:r w:rsidRPr="0026105D">
        <w:rPr>
          <w:rFonts w:ascii="Times New Roman" w:hAnsi="Times New Roman" w:cs="Times New Roman"/>
        </w:rPr>
        <w:t>phyloseq</w:t>
      </w:r>
      <w:proofErr w:type="spellEnd"/>
      <w:proofErr w:type="gramEnd"/>
      <w:r w:rsidRPr="0026105D">
        <w:rPr>
          <w:rFonts w:ascii="Times New Roman" w:hAnsi="Times New Roman" w:cs="Times New Roman"/>
        </w:rPr>
        <w:t>: An R package for reproducible</w:t>
      </w:r>
    </w:p>
    <w:p w14:paraId="127575AD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interactive analysis and graphics of microbiome census data.” _</w:t>
      </w:r>
      <w:proofErr w:type="spellStart"/>
      <w:r w:rsidRPr="0026105D">
        <w:rPr>
          <w:rFonts w:ascii="Times New Roman" w:hAnsi="Times New Roman" w:cs="Times New Roman"/>
        </w:rPr>
        <w:t>PLoS</w:t>
      </w:r>
      <w:proofErr w:type="spellEnd"/>
      <w:r w:rsidRPr="0026105D">
        <w:rPr>
          <w:rFonts w:ascii="Times New Roman" w:hAnsi="Times New Roman" w:cs="Times New Roman"/>
        </w:rPr>
        <w:t xml:space="preserve"> ONE_,</w:t>
      </w:r>
    </w:p>
    <w:p w14:paraId="3F302B24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*8*(4), e61217. &lt;http://dx.plos.org/10.1371/journal.pone.0061217&gt;.</w:t>
      </w:r>
    </w:p>
    <w:p w14:paraId="35F3CDE2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652E2DB7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r w:rsidRPr="0026105D">
        <w:rPr>
          <w:rFonts w:ascii="Times New Roman" w:hAnsi="Times New Roman" w:cs="Times New Roman"/>
          <w:u w:val="single"/>
        </w:rPr>
        <w:t>vegan</w:t>
      </w:r>
    </w:p>
    <w:p w14:paraId="379CC4C9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 xml:space="preserve">Oksanen J, Simpson G, Blanchet F, </w:t>
      </w:r>
      <w:proofErr w:type="spellStart"/>
      <w:r w:rsidRPr="0026105D">
        <w:rPr>
          <w:rFonts w:ascii="Times New Roman" w:hAnsi="Times New Roman" w:cs="Times New Roman"/>
        </w:rPr>
        <w:t>Kindt</w:t>
      </w:r>
      <w:proofErr w:type="spellEnd"/>
      <w:r w:rsidRPr="0026105D">
        <w:rPr>
          <w:rFonts w:ascii="Times New Roman" w:hAnsi="Times New Roman" w:cs="Times New Roman"/>
        </w:rPr>
        <w:t xml:space="preserve"> R, Legendre P, Minchin P, O'Hara R,</w:t>
      </w:r>
    </w:p>
    <w:p w14:paraId="14361DCD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Solymos</w:t>
      </w:r>
      <w:proofErr w:type="spellEnd"/>
      <w:r w:rsidRPr="0026105D">
        <w:rPr>
          <w:rFonts w:ascii="Times New Roman" w:hAnsi="Times New Roman" w:cs="Times New Roman"/>
        </w:rPr>
        <w:t xml:space="preserve"> P, Stevens M, </w:t>
      </w:r>
      <w:proofErr w:type="spellStart"/>
      <w:r w:rsidRPr="0026105D">
        <w:rPr>
          <w:rFonts w:ascii="Times New Roman" w:hAnsi="Times New Roman" w:cs="Times New Roman"/>
        </w:rPr>
        <w:t>Szoecs</w:t>
      </w:r>
      <w:proofErr w:type="spellEnd"/>
      <w:r w:rsidRPr="0026105D">
        <w:rPr>
          <w:rFonts w:ascii="Times New Roman" w:hAnsi="Times New Roman" w:cs="Times New Roman"/>
        </w:rPr>
        <w:t xml:space="preserve"> E, Wagner H, Barbour M, Bedward M, </w:t>
      </w:r>
      <w:proofErr w:type="spellStart"/>
      <w:r w:rsidRPr="0026105D">
        <w:rPr>
          <w:rFonts w:ascii="Times New Roman" w:hAnsi="Times New Roman" w:cs="Times New Roman"/>
        </w:rPr>
        <w:t>Bolker</w:t>
      </w:r>
      <w:proofErr w:type="spellEnd"/>
      <w:r w:rsidRPr="0026105D">
        <w:rPr>
          <w:rFonts w:ascii="Times New Roman" w:hAnsi="Times New Roman" w:cs="Times New Roman"/>
        </w:rPr>
        <w:t xml:space="preserve"> B,</w:t>
      </w:r>
    </w:p>
    <w:p w14:paraId="7B21FF96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Borcard</w:t>
      </w:r>
      <w:proofErr w:type="spellEnd"/>
      <w:r w:rsidRPr="0026105D">
        <w:rPr>
          <w:rFonts w:ascii="Times New Roman" w:hAnsi="Times New Roman" w:cs="Times New Roman"/>
        </w:rPr>
        <w:t xml:space="preserve"> D, Carvalho G, Chirico M, De Caceres M, Durand S, Evangelista H,</w:t>
      </w:r>
    </w:p>
    <w:p w14:paraId="62570D95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FitzJohn</w:t>
      </w:r>
      <w:proofErr w:type="spellEnd"/>
      <w:r w:rsidRPr="0026105D">
        <w:rPr>
          <w:rFonts w:ascii="Times New Roman" w:hAnsi="Times New Roman" w:cs="Times New Roman"/>
        </w:rPr>
        <w:t xml:space="preserve"> R, Friendly M, Furneaux B, Hannigan G, Hill M, Lahti L, McGlinn D,</w:t>
      </w:r>
    </w:p>
    <w:p w14:paraId="40B10324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 xml:space="preserve">Ouellette M, Ribeiro Cunha E, Smith T, Stier A, Ter </w:t>
      </w:r>
      <w:proofErr w:type="spellStart"/>
      <w:r w:rsidRPr="0026105D">
        <w:rPr>
          <w:rFonts w:ascii="Times New Roman" w:hAnsi="Times New Roman" w:cs="Times New Roman"/>
        </w:rPr>
        <w:t>Braak</w:t>
      </w:r>
      <w:proofErr w:type="spellEnd"/>
      <w:r w:rsidRPr="0026105D">
        <w:rPr>
          <w:rFonts w:ascii="Times New Roman" w:hAnsi="Times New Roman" w:cs="Times New Roman"/>
        </w:rPr>
        <w:t xml:space="preserve"> C, Weedon J (2022).</w:t>
      </w:r>
    </w:p>
    <w:p w14:paraId="61D25923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_vegan: Community Ecology Package_. R package version 2.6-4,</w:t>
      </w:r>
    </w:p>
    <w:p w14:paraId="5DB2847B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&lt;https://CRAN.R-project.org/package=vegan&gt;.</w:t>
      </w:r>
    </w:p>
    <w:p w14:paraId="24914AB0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74EAF9E8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r w:rsidRPr="0026105D">
        <w:rPr>
          <w:rFonts w:ascii="Times New Roman" w:hAnsi="Times New Roman" w:cs="Times New Roman"/>
          <w:u w:val="single"/>
        </w:rPr>
        <w:t>Maaslin2</w:t>
      </w:r>
    </w:p>
    <w:p w14:paraId="75822D6B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 xml:space="preserve">Mallick H, </w:t>
      </w:r>
      <w:proofErr w:type="spellStart"/>
      <w:r w:rsidRPr="0026105D">
        <w:rPr>
          <w:rFonts w:ascii="Times New Roman" w:hAnsi="Times New Roman" w:cs="Times New Roman"/>
        </w:rPr>
        <w:t>Rahnavard</w:t>
      </w:r>
      <w:proofErr w:type="spellEnd"/>
      <w:r w:rsidRPr="0026105D">
        <w:rPr>
          <w:rFonts w:ascii="Times New Roman" w:hAnsi="Times New Roman" w:cs="Times New Roman"/>
        </w:rPr>
        <w:t xml:space="preserve"> A, McIver LJ, Ma S, Zhang Y, Nguyen LH, Tickle TL, </w:t>
      </w:r>
      <w:proofErr w:type="spellStart"/>
      <w:r w:rsidRPr="0026105D">
        <w:rPr>
          <w:rFonts w:ascii="Times New Roman" w:hAnsi="Times New Roman" w:cs="Times New Roman"/>
        </w:rPr>
        <w:t>Weingart</w:t>
      </w:r>
      <w:proofErr w:type="spellEnd"/>
    </w:p>
    <w:p w14:paraId="1E15508B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 xml:space="preserve">G, Ren B, </w:t>
      </w:r>
      <w:proofErr w:type="spellStart"/>
      <w:r w:rsidRPr="0026105D">
        <w:rPr>
          <w:rFonts w:ascii="Times New Roman" w:hAnsi="Times New Roman" w:cs="Times New Roman"/>
        </w:rPr>
        <w:t>Schwager</w:t>
      </w:r>
      <w:proofErr w:type="spellEnd"/>
      <w:r w:rsidRPr="0026105D">
        <w:rPr>
          <w:rFonts w:ascii="Times New Roman" w:hAnsi="Times New Roman" w:cs="Times New Roman"/>
        </w:rPr>
        <w:t xml:space="preserve"> EH, Chatterjee S, Thompson KN, Wilkinson JE, Subramanian A,</w:t>
      </w:r>
    </w:p>
    <w:p w14:paraId="32BFA2EA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 xml:space="preserve">Lu Y, Waldron L, Paulson JN, </w:t>
      </w:r>
      <w:proofErr w:type="spellStart"/>
      <w:r w:rsidRPr="0026105D">
        <w:rPr>
          <w:rFonts w:ascii="Times New Roman" w:hAnsi="Times New Roman" w:cs="Times New Roman"/>
        </w:rPr>
        <w:t>Franzosa</w:t>
      </w:r>
      <w:proofErr w:type="spellEnd"/>
      <w:r w:rsidRPr="0026105D">
        <w:rPr>
          <w:rFonts w:ascii="Times New Roman" w:hAnsi="Times New Roman" w:cs="Times New Roman"/>
        </w:rPr>
        <w:t xml:space="preserve"> EA, Bravo HC, </w:t>
      </w:r>
      <w:proofErr w:type="spellStart"/>
      <w:r w:rsidRPr="0026105D">
        <w:rPr>
          <w:rFonts w:ascii="Times New Roman" w:hAnsi="Times New Roman" w:cs="Times New Roman"/>
        </w:rPr>
        <w:t>Huttenhower</w:t>
      </w:r>
      <w:proofErr w:type="spellEnd"/>
      <w:r w:rsidRPr="0026105D">
        <w:rPr>
          <w:rFonts w:ascii="Times New Roman" w:hAnsi="Times New Roman" w:cs="Times New Roman"/>
        </w:rPr>
        <w:t xml:space="preserve"> C (2021).</w:t>
      </w:r>
    </w:p>
    <w:p w14:paraId="7CD9AA3E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lastRenderedPageBreak/>
        <w:t>“Multivariable Association in Population-scale Meta-omics Studies.” _PLOS</w:t>
      </w:r>
    </w:p>
    <w:p w14:paraId="4565186A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Computational Biology_, *17*, e1009442. doi:10.1371/journal.pcbi.1009442</w:t>
      </w:r>
    </w:p>
    <w:p w14:paraId="52667924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&lt;https://doi.org/10.1371/journal.pcbi.1009442&gt;,</w:t>
      </w:r>
    </w:p>
    <w:p w14:paraId="404243BA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&lt;http://huttenhower.sph.harvard.edu/maaslin2&gt;.</w:t>
      </w:r>
    </w:p>
    <w:p w14:paraId="492D14C1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 xml:space="preserve">Mallick H, </w:t>
      </w:r>
      <w:proofErr w:type="spellStart"/>
      <w:r w:rsidRPr="0026105D">
        <w:rPr>
          <w:rFonts w:ascii="Times New Roman" w:hAnsi="Times New Roman" w:cs="Times New Roman"/>
        </w:rPr>
        <w:t>Rahnavard</w:t>
      </w:r>
      <w:proofErr w:type="spellEnd"/>
      <w:r w:rsidRPr="0026105D">
        <w:rPr>
          <w:rFonts w:ascii="Times New Roman" w:hAnsi="Times New Roman" w:cs="Times New Roman"/>
        </w:rPr>
        <w:t xml:space="preserve"> A, McIver LJ (2020). _</w:t>
      </w:r>
      <w:proofErr w:type="spellStart"/>
      <w:r w:rsidRPr="0026105D">
        <w:rPr>
          <w:rFonts w:ascii="Times New Roman" w:hAnsi="Times New Roman" w:cs="Times New Roman"/>
        </w:rPr>
        <w:t>MaAsLin</w:t>
      </w:r>
      <w:proofErr w:type="spellEnd"/>
      <w:r w:rsidRPr="0026105D">
        <w:rPr>
          <w:rFonts w:ascii="Times New Roman" w:hAnsi="Times New Roman" w:cs="Times New Roman"/>
        </w:rPr>
        <w:t xml:space="preserve"> 2: Multivariable Association</w:t>
      </w:r>
    </w:p>
    <w:p w14:paraId="61821650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in Population-scale Meta-omics Studies._. R/Bioconductor package,</w:t>
      </w:r>
    </w:p>
    <w:p w14:paraId="569EF1F9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&lt;http://huttenhower.sph.harvard.edu/maaslin2&gt;.</w:t>
      </w:r>
    </w:p>
    <w:p w14:paraId="2AB5C16A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19C9BED3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proofErr w:type="spellStart"/>
      <w:r w:rsidRPr="0026105D">
        <w:rPr>
          <w:rFonts w:ascii="Times New Roman" w:hAnsi="Times New Roman" w:cs="Times New Roman"/>
          <w:u w:val="single"/>
        </w:rPr>
        <w:t>DirichletMultinomial</w:t>
      </w:r>
      <w:proofErr w:type="spellEnd"/>
    </w:p>
    <w:p w14:paraId="6BAA6AC8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Morgan M (2023). _</w:t>
      </w:r>
      <w:proofErr w:type="spellStart"/>
      <w:r w:rsidRPr="0026105D">
        <w:rPr>
          <w:rFonts w:ascii="Times New Roman" w:hAnsi="Times New Roman" w:cs="Times New Roman"/>
        </w:rPr>
        <w:t>DirichletMultinomial</w:t>
      </w:r>
      <w:proofErr w:type="spellEnd"/>
      <w:r w:rsidRPr="0026105D">
        <w:rPr>
          <w:rFonts w:ascii="Times New Roman" w:hAnsi="Times New Roman" w:cs="Times New Roman"/>
        </w:rPr>
        <w:t>: Dirichlet-Multinomial Mixture Model</w:t>
      </w:r>
    </w:p>
    <w:p w14:paraId="03CF7B76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Machine Learning for Microbiome Data_. doi:10.18129/B9.bioc.DirichletMultinomial</w:t>
      </w:r>
    </w:p>
    <w:p w14:paraId="49C01AA2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&lt;https://doi.org/10.18129/B9.bioc.DirichletMultinomial&gt;, R package version</w:t>
      </w:r>
    </w:p>
    <w:p w14:paraId="69CA9E9A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1.42.0, &lt;https://bioconductor.org/packages/DirichletMultinomial&gt;.</w:t>
      </w:r>
    </w:p>
    <w:p w14:paraId="1D336D6A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58F92B76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r w:rsidRPr="0026105D">
        <w:rPr>
          <w:rFonts w:ascii="Times New Roman" w:hAnsi="Times New Roman" w:cs="Times New Roman"/>
          <w:u w:val="single"/>
        </w:rPr>
        <w:t>PICRUSt2</w:t>
      </w:r>
    </w:p>
    <w:p w14:paraId="6A05314B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Yang C, Zhang L (2023). _ggpicrust2: Make 'PICRUSt2' Output Analysis and</w:t>
      </w:r>
    </w:p>
    <w:p w14:paraId="64410BDF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Visualization Easier_. R package version 1.7.1,</w:t>
      </w:r>
    </w:p>
    <w:p w14:paraId="2E714CFE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&lt;https://CRAN.R-project.org/package=ggpicrust2&gt;.</w:t>
      </w:r>
    </w:p>
    <w:p w14:paraId="4BA38417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5B0F3BB3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proofErr w:type="spellStart"/>
      <w:r w:rsidRPr="0026105D">
        <w:rPr>
          <w:rFonts w:ascii="Times New Roman" w:hAnsi="Times New Roman" w:cs="Times New Roman"/>
          <w:u w:val="single"/>
        </w:rPr>
        <w:t>geepack</w:t>
      </w:r>
      <w:proofErr w:type="spellEnd"/>
    </w:p>
    <w:p w14:paraId="72721798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Halekoh</w:t>
      </w:r>
      <w:proofErr w:type="spellEnd"/>
      <w:r w:rsidRPr="0026105D">
        <w:rPr>
          <w:rFonts w:ascii="Times New Roman" w:hAnsi="Times New Roman" w:cs="Times New Roman"/>
        </w:rPr>
        <w:t xml:space="preserve"> U, </w:t>
      </w:r>
      <w:proofErr w:type="spellStart"/>
      <w:r w:rsidRPr="0026105D">
        <w:rPr>
          <w:rFonts w:ascii="Times New Roman" w:hAnsi="Times New Roman" w:cs="Times New Roman"/>
        </w:rPr>
        <w:t>Højsgaard</w:t>
      </w:r>
      <w:proofErr w:type="spellEnd"/>
      <w:r w:rsidRPr="0026105D">
        <w:rPr>
          <w:rFonts w:ascii="Times New Roman" w:hAnsi="Times New Roman" w:cs="Times New Roman"/>
        </w:rPr>
        <w:t xml:space="preserve"> S, Yan J (2006). “The R Package </w:t>
      </w:r>
      <w:proofErr w:type="spellStart"/>
      <w:r w:rsidRPr="0026105D">
        <w:rPr>
          <w:rFonts w:ascii="Times New Roman" w:hAnsi="Times New Roman" w:cs="Times New Roman"/>
        </w:rPr>
        <w:t>geepack</w:t>
      </w:r>
      <w:proofErr w:type="spellEnd"/>
      <w:r w:rsidRPr="0026105D">
        <w:rPr>
          <w:rFonts w:ascii="Times New Roman" w:hAnsi="Times New Roman" w:cs="Times New Roman"/>
        </w:rPr>
        <w:t xml:space="preserve"> for </w:t>
      </w:r>
      <w:proofErr w:type="gramStart"/>
      <w:r w:rsidRPr="0026105D">
        <w:rPr>
          <w:rFonts w:ascii="Times New Roman" w:hAnsi="Times New Roman" w:cs="Times New Roman"/>
        </w:rPr>
        <w:t>Generalized</w:t>
      </w:r>
      <w:proofErr w:type="gramEnd"/>
    </w:p>
    <w:p w14:paraId="1E000CB2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Estimating Equations.” _Journal of Statistical Software_, *15/2*, 1-11.</w:t>
      </w:r>
    </w:p>
    <w:p w14:paraId="02F3C07D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Yan J, Fine JP (2004). “Estimating Equations for Association Structures.”</w:t>
      </w:r>
    </w:p>
    <w:p w14:paraId="5C2C3B3F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_Statistics in Medicine_, *23*, 859-880.</w:t>
      </w:r>
    </w:p>
    <w:p w14:paraId="27E9D6CD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Yan J (2002). “</w:t>
      </w:r>
      <w:proofErr w:type="spellStart"/>
      <w:proofErr w:type="gramStart"/>
      <w:r w:rsidRPr="0026105D">
        <w:rPr>
          <w:rFonts w:ascii="Times New Roman" w:hAnsi="Times New Roman" w:cs="Times New Roman"/>
        </w:rPr>
        <w:t>geepack</w:t>
      </w:r>
      <w:proofErr w:type="spellEnd"/>
      <w:proofErr w:type="gramEnd"/>
      <w:r w:rsidRPr="0026105D">
        <w:rPr>
          <w:rFonts w:ascii="Times New Roman" w:hAnsi="Times New Roman" w:cs="Times New Roman"/>
        </w:rPr>
        <w:t>: Yet Another Package for Generalized Estimating</w:t>
      </w:r>
    </w:p>
    <w:p w14:paraId="50E24B11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Equations.” _R-News_, *2/3*, 12-14.</w:t>
      </w:r>
    </w:p>
    <w:p w14:paraId="1466A7CA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413FB757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r w:rsidRPr="0026105D">
        <w:rPr>
          <w:rFonts w:ascii="Times New Roman" w:hAnsi="Times New Roman" w:cs="Times New Roman"/>
          <w:u w:val="single"/>
        </w:rPr>
        <w:t>mice</w:t>
      </w:r>
    </w:p>
    <w:p w14:paraId="44695EF8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 xml:space="preserve">van </w:t>
      </w:r>
      <w:proofErr w:type="spellStart"/>
      <w:r w:rsidRPr="0026105D">
        <w:rPr>
          <w:rFonts w:ascii="Times New Roman" w:hAnsi="Times New Roman" w:cs="Times New Roman"/>
        </w:rPr>
        <w:t>Buuren</w:t>
      </w:r>
      <w:proofErr w:type="spellEnd"/>
      <w:r w:rsidRPr="0026105D">
        <w:rPr>
          <w:rFonts w:ascii="Times New Roman" w:hAnsi="Times New Roman" w:cs="Times New Roman"/>
        </w:rPr>
        <w:t xml:space="preserve"> S, </w:t>
      </w:r>
      <w:proofErr w:type="spellStart"/>
      <w:r w:rsidRPr="0026105D">
        <w:rPr>
          <w:rFonts w:ascii="Times New Roman" w:hAnsi="Times New Roman" w:cs="Times New Roman"/>
        </w:rPr>
        <w:t>Groothuis-Oudshoorn</w:t>
      </w:r>
      <w:proofErr w:type="spellEnd"/>
      <w:r w:rsidRPr="0026105D">
        <w:rPr>
          <w:rFonts w:ascii="Times New Roman" w:hAnsi="Times New Roman" w:cs="Times New Roman"/>
        </w:rPr>
        <w:t xml:space="preserve"> K (2011). “</w:t>
      </w:r>
      <w:proofErr w:type="gramStart"/>
      <w:r w:rsidRPr="0026105D">
        <w:rPr>
          <w:rFonts w:ascii="Times New Roman" w:hAnsi="Times New Roman" w:cs="Times New Roman"/>
        </w:rPr>
        <w:t>mice</w:t>
      </w:r>
      <w:proofErr w:type="gramEnd"/>
      <w:r w:rsidRPr="0026105D">
        <w:rPr>
          <w:rFonts w:ascii="Times New Roman" w:hAnsi="Times New Roman" w:cs="Times New Roman"/>
        </w:rPr>
        <w:t>: Multivariate Imputation by</w:t>
      </w:r>
    </w:p>
    <w:p w14:paraId="196D2C2F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Chained Equations in R.” _Journal of Statistical Software_, *45*(3), 1-67.</w:t>
      </w:r>
    </w:p>
    <w:p w14:paraId="0C44C39F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doi:10.18637/jss.v045.i03 &lt;https://doi.org/10.18637/jss.v045.i03&gt;.</w:t>
      </w:r>
    </w:p>
    <w:p w14:paraId="4511553F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</w:p>
    <w:p w14:paraId="45002B5A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r w:rsidRPr="0026105D">
        <w:rPr>
          <w:rFonts w:ascii="Times New Roman" w:hAnsi="Times New Roman" w:cs="Times New Roman"/>
          <w:u w:val="single"/>
        </w:rPr>
        <w:t>table1</w:t>
      </w:r>
    </w:p>
    <w:p w14:paraId="328BF0E4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Rich B (2023). _table1: Tables of Descriptive Statistics in HTML_. R package</w:t>
      </w:r>
    </w:p>
    <w:p w14:paraId="3DA52276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version 1.4.3, &lt;https://CRAN.R-project.org/package=table1&gt;.</w:t>
      </w:r>
    </w:p>
    <w:p w14:paraId="0327D539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2A2BA2B5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proofErr w:type="spellStart"/>
      <w:r w:rsidRPr="0026105D">
        <w:rPr>
          <w:rFonts w:ascii="Times New Roman" w:hAnsi="Times New Roman" w:cs="Times New Roman"/>
          <w:u w:val="single"/>
        </w:rPr>
        <w:t>pairwiseAdonis</w:t>
      </w:r>
      <w:proofErr w:type="spellEnd"/>
    </w:p>
    <w:p w14:paraId="670DB9AB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 xml:space="preserve">Martinez </w:t>
      </w:r>
      <w:proofErr w:type="spellStart"/>
      <w:r w:rsidRPr="0026105D">
        <w:rPr>
          <w:rFonts w:ascii="Times New Roman" w:hAnsi="Times New Roman" w:cs="Times New Roman"/>
        </w:rPr>
        <w:t>Arbizu</w:t>
      </w:r>
      <w:proofErr w:type="spellEnd"/>
      <w:r w:rsidRPr="0026105D">
        <w:rPr>
          <w:rFonts w:ascii="Times New Roman" w:hAnsi="Times New Roman" w:cs="Times New Roman"/>
        </w:rPr>
        <w:t xml:space="preserve"> P (2017). _</w:t>
      </w:r>
      <w:proofErr w:type="spellStart"/>
      <w:r w:rsidRPr="0026105D">
        <w:rPr>
          <w:rFonts w:ascii="Times New Roman" w:hAnsi="Times New Roman" w:cs="Times New Roman"/>
        </w:rPr>
        <w:t>pairwiseAdonis</w:t>
      </w:r>
      <w:proofErr w:type="spellEnd"/>
      <w:r w:rsidRPr="0026105D">
        <w:rPr>
          <w:rFonts w:ascii="Times New Roman" w:hAnsi="Times New Roman" w:cs="Times New Roman"/>
        </w:rPr>
        <w:t xml:space="preserve">: Pairwise Multilevel Comparison </w:t>
      </w:r>
      <w:proofErr w:type="gramStart"/>
      <w:r w:rsidRPr="0026105D">
        <w:rPr>
          <w:rFonts w:ascii="Times New Roman" w:hAnsi="Times New Roman" w:cs="Times New Roman"/>
        </w:rPr>
        <w:t>using</w:t>
      </w:r>
      <w:proofErr w:type="gramEnd"/>
    </w:p>
    <w:p w14:paraId="1498C3A5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Adonis_. R package version 0.4.1.</w:t>
      </w:r>
    </w:p>
    <w:p w14:paraId="43964158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7655B3D8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proofErr w:type="spellStart"/>
      <w:r w:rsidRPr="0026105D">
        <w:rPr>
          <w:rFonts w:ascii="Times New Roman" w:hAnsi="Times New Roman" w:cs="Times New Roman"/>
          <w:u w:val="single"/>
        </w:rPr>
        <w:t>sjPlot</w:t>
      </w:r>
      <w:proofErr w:type="spellEnd"/>
    </w:p>
    <w:p w14:paraId="50E14E5E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Lüdecke</w:t>
      </w:r>
      <w:proofErr w:type="spellEnd"/>
      <w:r w:rsidRPr="0026105D">
        <w:rPr>
          <w:rFonts w:ascii="Times New Roman" w:hAnsi="Times New Roman" w:cs="Times New Roman"/>
        </w:rPr>
        <w:t xml:space="preserve"> D (2023). _</w:t>
      </w:r>
      <w:proofErr w:type="spellStart"/>
      <w:r w:rsidRPr="0026105D">
        <w:rPr>
          <w:rFonts w:ascii="Times New Roman" w:hAnsi="Times New Roman" w:cs="Times New Roman"/>
        </w:rPr>
        <w:t>sjPlot</w:t>
      </w:r>
      <w:proofErr w:type="spellEnd"/>
      <w:r w:rsidRPr="0026105D">
        <w:rPr>
          <w:rFonts w:ascii="Times New Roman" w:hAnsi="Times New Roman" w:cs="Times New Roman"/>
        </w:rPr>
        <w:t>: Data Visualization for Statistics in Social Science_.</w:t>
      </w:r>
    </w:p>
    <w:p w14:paraId="6E885160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R package version 2.8.14, &lt;https://CRAN.R-project.org/package=sjPlot&gt;.</w:t>
      </w:r>
    </w:p>
    <w:p w14:paraId="7EA6B8EC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5D1128E6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proofErr w:type="spellStart"/>
      <w:r w:rsidRPr="0026105D">
        <w:rPr>
          <w:rFonts w:ascii="Times New Roman" w:hAnsi="Times New Roman" w:cs="Times New Roman"/>
          <w:u w:val="single"/>
        </w:rPr>
        <w:lastRenderedPageBreak/>
        <w:t>ggprism</w:t>
      </w:r>
      <w:proofErr w:type="spellEnd"/>
    </w:p>
    <w:p w14:paraId="765AE06F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Dawson C (2022). _</w:t>
      </w:r>
      <w:proofErr w:type="spellStart"/>
      <w:r w:rsidRPr="0026105D">
        <w:rPr>
          <w:rFonts w:ascii="Times New Roman" w:hAnsi="Times New Roman" w:cs="Times New Roman"/>
        </w:rPr>
        <w:t>ggprism</w:t>
      </w:r>
      <w:proofErr w:type="spellEnd"/>
      <w:r w:rsidRPr="0026105D">
        <w:rPr>
          <w:rFonts w:ascii="Times New Roman" w:hAnsi="Times New Roman" w:cs="Times New Roman"/>
        </w:rPr>
        <w:t>: A 'ggplot2' Extension Inspired by 'GraphPad Prism'_.</w:t>
      </w:r>
    </w:p>
    <w:p w14:paraId="1760FD36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R package version 1.0.4, &lt;https://CRAN.R-project.org/package=ggprism&gt;.</w:t>
      </w:r>
    </w:p>
    <w:p w14:paraId="7EDEAFE5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400ED5A2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r w:rsidRPr="0026105D">
        <w:rPr>
          <w:rFonts w:ascii="Times New Roman" w:hAnsi="Times New Roman" w:cs="Times New Roman"/>
          <w:u w:val="single"/>
        </w:rPr>
        <w:t>patchwork</w:t>
      </w:r>
    </w:p>
    <w:p w14:paraId="142681D8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Pedersen T (2022). _patchwork: The Composer of Plots_. R package version 1.1.2,</w:t>
      </w:r>
    </w:p>
    <w:p w14:paraId="244FF4B7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&lt;https://CRAN.R-project.org/package=patchwork&gt;.</w:t>
      </w:r>
    </w:p>
    <w:p w14:paraId="2A6BE1A1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07BBAC77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proofErr w:type="spellStart"/>
      <w:r w:rsidRPr="0026105D">
        <w:rPr>
          <w:rFonts w:ascii="Times New Roman" w:hAnsi="Times New Roman" w:cs="Times New Roman"/>
          <w:u w:val="single"/>
        </w:rPr>
        <w:t>padr</w:t>
      </w:r>
      <w:proofErr w:type="spellEnd"/>
    </w:p>
    <w:p w14:paraId="45D415F1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Thoen</w:t>
      </w:r>
      <w:proofErr w:type="spellEnd"/>
      <w:r w:rsidRPr="0026105D">
        <w:rPr>
          <w:rFonts w:ascii="Times New Roman" w:hAnsi="Times New Roman" w:cs="Times New Roman"/>
        </w:rPr>
        <w:t xml:space="preserve"> E (2022). _</w:t>
      </w:r>
      <w:proofErr w:type="spellStart"/>
      <w:r w:rsidRPr="0026105D">
        <w:rPr>
          <w:rFonts w:ascii="Times New Roman" w:hAnsi="Times New Roman" w:cs="Times New Roman"/>
        </w:rPr>
        <w:t>padr</w:t>
      </w:r>
      <w:proofErr w:type="spellEnd"/>
      <w:r w:rsidRPr="0026105D">
        <w:rPr>
          <w:rFonts w:ascii="Times New Roman" w:hAnsi="Times New Roman" w:cs="Times New Roman"/>
        </w:rPr>
        <w:t>: Quickly Get Datetime Data Ready for Analysis_. R package</w:t>
      </w:r>
    </w:p>
    <w:p w14:paraId="745A87AE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version 0.6.2, &lt;https://CRAN.R-project.org/package=padr&gt;.</w:t>
      </w:r>
    </w:p>
    <w:p w14:paraId="501402D7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2ABDC9D9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proofErr w:type="spellStart"/>
      <w:r w:rsidRPr="0026105D">
        <w:rPr>
          <w:rFonts w:ascii="Times New Roman" w:hAnsi="Times New Roman" w:cs="Times New Roman"/>
          <w:u w:val="single"/>
        </w:rPr>
        <w:t>xtable</w:t>
      </w:r>
      <w:proofErr w:type="spellEnd"/>
    </w:p>
    <w:p w14:paraId="4DF55835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 xml:space="preserve">Dahl D, Scott D, </w:t>
      </w:r>
      <w:proofErr w:type="spellStart"/>
      <w:r w:rsidRPr="0026105D">
        <w:rPr>
          <w:rFonts w:ascii="Times New Roman" w:hAnsi="Times New Roman" w:cs="Times New Roman"/>
        </w:rPr>
        <w:t>Roosen</w:t>
      </w:r>
      <w:proofErr w:type="spellEnd"/>
      <w:r w:rsidRPr="0026105D">
        <w:rPr>
          <w:rFonts w:ascii="Times New Roman" w:hAnsi="Times New Roman" w:cs="Times New Roman"/>
        </w:rPr>
        <w:t xml:space="preserve"> C, Magnusson A, Swinton J (2019). _</w:t>
      </w:r>
      <w:proofErr w:type="spellStart"/>
      <w:r w:rsidRPr="0026105D">
        <w:rPr>
          <w:rFonts w:ascii="Times New Roman" w:hAnsi="Times New Roman" w:cs="Times New Roman"/>
        </w:rPr>
        <w:t>xtable</w:t>
      </w:r>
      <w:proofErr w:type="spellEnd"/>
      <w:r w:rsidRPr="0026105D">
        <w:rPr>
          <w:rFonts w:ascii="Times New Roman" w:hAnsi="Times New Roman" w:cs="Times New Roman"/>
        </w:rPr>
        <w:t>: Export Tables</w:t>
      </w:r>
    </w:p>
    <w:p w14:paraId="5845C2F1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to LaTeX or HTML_. R package version 1.8-4,</w:t>
      </w:r>
    </w:p>
    <w:p w14:paraId="075481A7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&lt;https://CRAN.R-project.org/package=xtable&gt;.</w:t>
      </w:r>
    </w:p>
    <w:p w14:paraId="4FFE9EF0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76242AA9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r w:rsidRPr="0026105D">
        <w:rPr>
          <w:rFonts w:ascii="Times New Roman" w:hAnsi="Times New Roman" w:cs="Times New Roman"/>
          <w:u w:val="single"/>
        </w:rPr>
        <w:t>parallel</w:t>
      </w:r>
    </w:p>
    <w:p w14:paraId="64858E8D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R Core Team (2023). _R: A Language and Environment for Statistical Computing_. R</w:t>
      </w:r>
    </w:p>
    <w:p w14:paraId="72BAAC7C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Foundation for Statistical Computing, Vienna, Austria.</w:t>
      </w:r>
    </w:p>
    <w:p w14:paraId="7E77F526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&lt;https://www.R-project.org/&gt;.</w:t>
      </w:r>
    </w:p>
    <w:p w14:paraId="5B04A66B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5C713B33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r w:rsidRPr="0026105D">
        <w:rPr>
          <w:rFonts w:ascii="Times New Roman" w:hAnsi="Times New Roman" w:cs="Times New Roman"/>
          <w:u w:val="single"/>
        </w:rPr>
        <w:t>reshape2</w:t>
      </w:r>
    </w:p>
    <w:p w14:paraId="7EF8F5AE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Wickham H (2007). “Reshaping Data with the reshape Package.” _Journal of</w:t>
      </w:r>
    </w:p>
    <w:p w14:paraId="2FF61277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Statistical Software_, *21*(12), 1-20. &lt;http://www.jstatsoft.org/v21/i12/&gt;.</w:t>
      </w:r>
    </w:p>
    <w:p w14:paraId="0E2F3B9F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450EF4D0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proofErr w:type="spellStart"/>
      <w:r w:rsidRPr="0026105D">
        <w:rPr>
          <w:rFonts w:ascii="Times New Roman" w:hAnsi="Times New Roman" w:cs="Times New Roman"/>
          <w:u w:val="single"/>
        </w:rPr>
        <w:t>magrittr</w:t>
      </w:r>
      <w:proofErr w:type="spellEnd"/>
    </w:p>
    <w:p w14:paraId="69D2B649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Bache S, Wickham H (2022). _</w:t>
      </w:r>
      <w:proofErr w:type="spellStart"/>
      <w:r w:rsidRPr="0026105D">
        <w:rPr>
          <w:rFonts w:ascii="Times New Roman" w:hAnsi="Times New Roman" w:cs="Times New Roman"/>
        </w:rPr>
        <w:t>magrittr</w:t>
      </w:r>
      <w:proofErr w:type="spellEnd"/>
      <w:r w:rsidRPr="0026105D">
        <w:rPr>
          <w:rFonts w:ascii="Times New Roman" w:hAnsi="Times New Roman" w:cs="Times New Roman"/>
        </w:rPr>
        <w:t>: A Forward-Pipe Operator for R_. R package</w:t>
      </w:r>
    </w:p>
    <w:p w14:paraId="53A80FD8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version 2.0.3, &lt;https://CRAN.R-project.org/package=magrittr&gt;.</w:t>
      </w:r>
    </w:p>
    <w:p w14:paraId="7174BEF0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</w:p>
    <w:p w14:paraId="26CDE57D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  <w:u w:val="single"/>
        </w:rPr>
      </w:pPr>
      <w:proofErr w:type="spellStart"/>
      <w:r w:rsidRPr="0026105D">
        <w:rPr>
          <w:rFonts w:ascii="Times New Roman" w:hAnsi="Times New Roman" w:cs="Times New Roman"/>
          <w:u w:val="single"/>
        </w:rPr>
        <w:t>ggpubr</w:t>
      </w:r>
      <w:proofErr w:type="spellEnd"/>
    </w:p>
    <w:p w14:paraId="43E9C041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proofErr w:type="spellStart"/>
      <w:r w:rsidRPr="0026105D">
        <w:rPr>
          <w:rFonts w:ascii="Times New Roman" w:hAnsi="Times New Roman" w:cs="Times New Roman"/>
        </w:rPr>
        <w:t>Kassambara</w:t>
      </w:r>
      <w:proofErr w:type="spellEnd"/>
      <w:r w:rsidRPr="0026105D">
        <w:rPr>
          <w:rFonts w:ascii="Times New Roman" w:hAnsi="Times New Roman" w:cs="Times New Roman"/>
        </w:rPr>
        <w:t xml:space="preserve"> A (2023). _</w:t>
      </w:r>
      <w:proofErr w:type="spellStart"/>
      <w:r w:rsidRPr="0026105D">
        <w:rPr>
          <w:rFonts w:ascii="Times New Roman" w:hAnsi="Times New Roman" w:cs="Times New Roman"/>
        </w:rPr>
        <w:t>ggpubr</w:t>
      </w:r>
      <w:proofErr w:type="spellEnd"/>
      <w:r w:rsidRPr="0026105D">
        <w:rPr>
          <w:rFonts w:ascii="Times New Roman" w:hAnsi="Times New Roman" w:cs="Times New Roman"/>
        </w:rPr>
        <w:t>: 'ggplot2' Based Publication Ready Plots_. R</w:t>
      </w:r>
    </w:p>
    <w:p w14:paraId="79816144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  <w:r w:rsidRPr="0026105D">
        <w:rPr>
          <w:rFonts w:ascii="Times New Roman" w:hAnsi="Times New Roman" w:cs="Times New Roman"/>
        </w:rPr>
        <w:t>package version 0.6.0, &lt;https://CRAN.R-project.org/package=ggpubr&gt;.</w:t>
      </w:r>
    </w:p>
    <w:p w14:paraId="737D5DDE" w14:textId="77777777" w:rsidR="00755E02" w:rsidRPr="0026105D" w:rsidRDefault="00755E02" w:rsidP="00755E02">
      <w:pPr>
        <w:spacing w:line="276" w:lineRule="auto"/>
        <w:jc w:val="both"/>
        <w:rPr>
          <w:rFonts w:ascii="Times New Roman" w:hAnsi="Times New Roman" w:cs="Times New Roman"/>
        </w:rPr>
      </w:pPr>
    </w:p>
    <w:p w14:paraId="2B870AB5" w14:textId="77777777" w:rsidR="00755E02" w:rsidRPr="0026105D" w:rsidRDefault="00755E02" w:rsidP="00755E02">
      <w:pPr>
        <w:rPr>
          <w:rFonts w:ascii="Times New Roman" w:hAnsi="Times New Roman" w:cs="Times New Roman"/>
        </w:rPr>
      </w:pPr>
    </w:p>
    <w:p w14:paraId="0EAD0DA8" w14:textId="77777777" w:rsidR="00EC2865" w:rsidRPr="008C241E" w:rsidRDefault="00EC2865">
      <w:pPr>
        <w:rPr>
          <w:rFonts w:ascii="Times New Roman" w:hAnsi="Times New Roman" w:cs="Times New Roman"/>
        </w:rPr>
      </w:pPr>
    </w:p>
    <w:sectPr w:rsidR="00EC2865" w:rsidRPr="008C241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C2865"/>
    <w:rsid w:val="0002668E"/>
    <w:rsid w:val="00055E1D"/>
    <w:rsid w:val="00056838"/>
    <w:rsid w:val="00061012"/>
    <w:rsid w:val="00065802"/>
    <w:rsid w:val="000706C3"/>
    <w:rsid w:val="000720C7"/>
    <w:rsid w:val="00076F84"/>
    <w:rsid w:val="00077406"/>
    <w:rsid w:val="000874ED"/>
    <w:rsid w:val="000B32A2"/>
    <w:rsid w:val="000B791D"/>
    <w:rsid w:val="000C5528"/>
    <w:rsid w:val="000E7276"/>
    <w:rsid w:val="000F60B5"/>
    <w:rsid w:val="001443C9"/>
    <w:rsid w:val="00145919"/>
    <w:rsid w:val="00156667"/>
    <w:rsid w:val="00167861"/>
    <w:rsid w:val="001C442A"/>
    <w:rsid w:val="001C5E86"/>
    <w:rsid w:val="00203146"/>
    <w:rsid w:val="00205257"/>
    <w:rsid w:val="0022146C"/>
    <w:rsid w:val="002668D0"/>
    <w:rsid w:val="00266EAC"/>
    <w:rsid w:val="00281417"/>
    <w:rsid w:val="002E031B"/>
    <w:rsid w:val="002E2B2A"/>
    <w:rsid w:val="00324307"/>
    <w:rsid w:val="00362F27"/>
    <w:rsid w:val="003B31B8"/>
    <w:rsid w:val="003B69CA"/>
    <w:rsid w:val="003B7793"/>
    <w:rsid w:val="00401B5E"/>
    <w:rsid w:val="00461651"/>
    <w:rsid w:val="00467573"/>
    <w:rsid w:val="004A1D52"/>
    <w:rsid w:val="004D06DF"/>
    <w:rsid w:val="004D3427"/>
    <w:rsid w:val="004F0433"/>
    <w:rsid w:val="00557911"/>
    <w:rsid w:val="00573957"/>
    <w:rsid w:val="00584904"/>
    <w:rsid w:val="00587D2F"/>
    <w:rsid w:val="005D2346"/>
    <w:rsid w:val="00601164"/>
    <w:rsid w:val="00616239"/>
    <w:rsid w:val="00627431"/>
    <w:rsid w:val="00632104"/>
    <w:rsid w:val="00650899"/>
    <w:rsid w:val="00655B71"/>
    <w:rsid w:val="00664F52"/>
    <w:rsid w:val="006810FF"/>
    <w:rsid w:val="006D0F49"/>
    <w:rsid w:val="006E530E"/>
    <w:rsid w:val="007246F4"/>
    <w:rsid w:val="00725CC7"/>
    <w:rsid w:val="0073332E"/>
    <w:rsid w:val="00755E02"/>
    <w:rsid w:val="0077031B"/>
    <w:rsid w:val="00776802"/>
    <w:rsid w:val="007D4D2C"/>
    <w:rsid w:val="007F3257"/>
    <w:rsid w:val="00856FFE"/>
    <w:rsid w:val="0086170E"/>
    <w:rsid w:val="008662E0"/>
    <w:rsid w:val="008A0875"/>
    <w:rsid w:val="008C241E"/>
    <w:rsid w:val="008E2CFA"/>
    <w:rsid w:val="0091630B"/>
    <w:rsid w:val="0092629C"/>
    <w:rsid w:val="0093349C"/>
    <w:rsid w:val="00945357"/>
    <w:rsid w:val="009574B0"/>
    <w:rsid w:val="00962D68"/>
    <w:rsid w:val="009B73FC"/>
    <w:rsid w:val="00A1375D"/>
    <w:rsid w:val="00A1787C"/>
    <w:rsid w:val="00A44AEF"/>
    <w:rsid w:val="00A87B2B"/>
    <w:rsid w:val="00A9568D"/>
    <w:rsid w:val="00AA165D"/>
    <w:rsid w:val="00AC22A9"/>
    <w:rsid w:val="00AE7942"/>
    <w:rsid w:val="00B15431"/>
    <w:rsid w:val="00B22A59"/>
    <w:rsid w:val="00B23180"/>
    <w:rsid w:val="00B95FD7"/>
    <w:rsid w:val="00BB49F8"/>
    <w:rsid w:val="00BD23CE"/>
    <w:rsid w:val="00BD34D6"/>
    <w:rsid w:val="00BD7090"/>
    <w:rsid w:val="00BE3C0C"/>
    <w:rsid w:val="00CA56E8"/>
    <w:rsid w:val="00CB2504"/>
    <w:rsid w:val="00CF30F3"/>
    <w:rsid w:val="00CF46E2"/>
    <w:rsid w:val="00CF4E7D"/>
    <w:rsid w:val="00D1456A"/>
    <w:rsid w:val="00D26945"/>
    <w:rsid w:val="00D60EFC"/>
    <w:rsid w:val="00D64A5D"/>
    <w:rsid w:val="00D90BBD"/>
    <w:rsid w:val="00DA7510"/>
    <w:rsid w:val="00DD0F6C"/>
    <w:rsid w:val="00DE5977"/>
    <w:rsid w:val="00DF2298"/>
    <w:rsid w:val="00E10588"/>
    <w:rsid w:val="00E673F7"/>
    <w:rsid w:val="00E71119"/>
    <w:rsid w:val="00E77CE9"/>
    <w:rsid w:val="00E9622A"/>
    <w:rsid w:val="00EC2865"/>
    <w:rsid w:val="00EE601F"/>
    <w:rsid w:val="00EF565F"/>
    <w:rsid w:val="00F00CA5"/>
    <w:rsid w:val="00F0431D"/>
    <w:rsid w:val="00F1191E"/>
    <w:rsid w:val="00F342B6"/>
    <w:rsid w:val="00F40354"/>
    <w:rsid w:val="00F67BBA"/>
    <w:rsid w:val="00F70D74"/>
    <w:rsid w:val="00F879C7"/>
    <w:rsid w:val="00FA547D"/>
    <w:rsid w:val="00FF11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133EC5A"/>
  <w15:chartTrackingRefBased/>
  <w15:docId w15:val="{68B36A6F-6E24-A049-992C-0F39C6EFD7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EC2865"/>
    <w:rPr>
      <w:b/>
      <w:bCs/>
    </w:rPr>
  </w:style>
  <w:style w:type="table" w:styleId="TableGrid">
    <w:name w:val="Table Grid"/>
    <w:basedOn w:val="TableNormal"/>
    <w:uiPriority w:val="39"/>
    <w:rsid w:val="00EC2865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1676</Words>
  <Characters>9558</Characters>
  <Application>Microsoft Office Word</Application>
  <DocSecurity>0</DocSecurity>
  <Lines>79</Lines>
  <Paragraphs>22</Paragraphs>
  <ScaleCrop>false</ScaleCrop>
  <Company/>
  <LinksUpToDate>false</LinksUpToDate>
  <CharactersWithSpaces>112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elia McGuinness</dc:creator>
  <cp:keywords/>
  <dc:description/>
  <cp:lastModifiedBy>Amelia McGuinness</cp:lastModifiedBy>
  <cp:revision>3</cp:revision>
  <dcterms:created xsi:type="dcterms:W3CDTF">2024-03-08T03:16:00Z</dcterms:created>
  <dcterms:modified xsi:type="dcterms:W3CDTF">2024-03-08T03:16:00Z</dcterms:modified>
</cp:coreProperties>
</file>